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A537B2" w14:textId="1DC30559" w:rsidR="0070154C" w:rsidDel="0057658E" w:rsidRDefault="0070154C" w:rsidP="00B16292">
      <w:pPr>
        <w:spacing w:line="480" w:lineRule="auto"/>
        <w:jc w:val="center"/>
        <w:rPr>
          <w:del w:id="0" w:author="Antonio Schettino" w:date="2018-07-16T09:44:00Z"/>
          <w:b/>
        </w:rPr>
      </w:pPr>
    </w:p>
    <w:p w14:paraId="6C56992E" w14:textId="5DB0DD34" w:rsidR="009C1769" w:rsidDel="0057658E" w:rsidRDefault="009C1769" w:rsidP="00B16292">
      <w:pPr>
        <w:spacing w:line="480" w:lineRule="auto"/>
        <w:jc w:val="center"/>
        <w:rPr>
          <w:del w:id="1" w:author="Antonio Schettino" w:date="2018-07-16T09:44:00Z"/>
          <w:b/>
        </w:rPr>
      </w:pPr>
    </w:p>
    <w:p w14:paraId="513F5AAB" w14:textId="652304BB" w:rsidR="009C1769" w:rsidDel="0057658E" w:rsidRDefault="009C1769" w:rsidP="00B16292">
      <w:pPr>
        <w:spacing w:line="480" w:lineRule="auto"/>
        <w:jc w:val="center"/>
        <w:rPr>
          <w:del w:id="2" w:author="Antonio Schettino" w:date="2018-07-16T09:44:00Z"/>
          <w:b/>
        </w:rPr>
      </w:pPr>
    </w:p>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57658E" w:rsidRDefault="005F3ABC" w:rsidP="005F3ABC">
      <w:pPr>
        <w:spacing w:line="480" w:lineRule="auto"/>
        <w:jc w:val="center"/>
        <w:rPr>
          <w:sz w:val="40"/>
          <w:szCs w:val="40"/>
          <w:rPrChange w:id="3" w:author="Antonio Schettino" w:date="2018-07-16T09:44:00Z">
            <w:rPr/>
          </w:rPrChange>
        </w:rPr>
      </w:pPr>
      <w:r w:rsidRPr="0057658E">
        <w:rPr>
          <w:sz w:val="40"/>
          <w:szCs w:val="40"/>
          <w:highlight w:val="yellow"/>
          <w:rPrChange w:id="4" w:author="Antonio Schettino" w:date="2018-07-16T09:44:00Z">
            <w:rPr>
              <w:highlight w:val="yellow"/>
            </w:rPr>
          </w:rPrChange>
        </w:rPr>
        <w:t>Working title:</w:t>
      </w:r>
      <w:r w:rsidRPr="0057658E">
        <w:rPr>
          <w:sz w:val="40"/>
          <w:szCs w:val="40"/>
          <w:rPrChange w:id="5" w:author="Antonio Schettino" w:date="2018-07-16T09:44:00Z">
            <w:rPr/>
          </w:rPrChange>
        </w:rPr>
        <w:t xml:space="preserve"> </w:t>
      </w:r>
      <w:r w:rsidR="00234B2A" w:rsidRPr="0057658E">
        <w:rPr>
          <w:sz w:val="40"/>
          <w:szCs w:val="40"/>
          <w:rPrChange w:id="6" w:author="Antonio Schettino" w:date="2018-07-16T09:44:00Z">
            <w:rPr/>
          </w:rPrChange>
        </w:rPr>
        <w:t>Feature-based Attention and Reward: Insights from Steady-state Visually Evoked P</w:t>
      </w:r>
      <w:r w:rsidR="0047282E" w:rsidRPr="0057658E">
        <w:rPr>
          <w:sz w:val="40"/>
          <w:szCs w:val="40"/>
          <w:rPrChange w:id="7" w:author="Antonio Schettino" w:date="2018-07-16T09:44:00Z">
            <w:rPr/>
          </w:rPrChange>
        </w:rPr>
        <w:t>otentials</w:t>
      </w:r>
    </w:p>
    <w:p w14:paraId="455F6015" w14:textId="77777777" w:rsidR="00234B2A" w:rsidRDefault="00234B2A" w:rsidP="005F3ABC">
      <w:pPr>
        <w:spacing w:line="480" w:lineRule="auto"/>
        <w:jc w:val="center"/>
      </w:pPr>
    </w:p>
    <w:p w14:paraId="0C31CEC7" w14:textId="77777777" w:rsidR="0057658E" w:rsidRDefault="005F3ABC" w:rsidP="005F3ABC">
      <w:pPr>
        <w:spacing w:line="480" w:lineRule="auto"/>
        <w:jc w:val="center"/>
        <w:rPr>
          <w:ins w:id="8" w:author="Antonio Schettino" w:date="2018-07-16T09:43:00Z"/>
          <w:lang w:val="nl-BE"/>
        </w:rPr>
      </w:pPr>
      <w:r w:rsidRPr="00014B1F">
        <w:rPr>
          <w:lang w:val="nl-BE"/>
        </w:rPr>
        <w:t>Ivan Grahek</w:t>
      </w:r>
      <w:r w:rsidR="0047282E" w:rsidRPr="00014B1F">
        <w:rPr>
          <w:vertAlign w:val="superscript"/>
          <w:lang w:val="nl-BE"/>
        </w:rPr>
        <w:t>1</w:t>
      </w:r>
      <w:ins w:id="9" w:author="Antonio Schettino" w:date="2018-07-16T09:42:00Z">
        <w:r w:rsidR="0057658E" w:rsidRPr="00773330">
          <w:rPr>
            <w:rFonts w:ascii="Segoe UI Symbol" w:eastAsia="Arial" w:hAnsi="Segoe UI Symbol" w:cs="Segoe UI Symbol"/>
            <w:szCs w:val="24"/>
            <w:vertAlign w:val="superscript"/>
          </w:rPr>
          <w:t>☨</w:t>
        </w:r>
      </w:ins>
      <w:del w:id="10" w:author="Antonio Schettino" w:date="2018-07-16T09:42:00Z">
        <w:r w:rsidR="0047282E" w:rsidRPr="00014B1F" w:rsidDel="0057658E">
          <w:rPr>
            <w:vertAlign w:val="superscript"/>
            <w:lang w:val="nl-BE"/>
          </w:rPr>
          <w:delText>+</w:delText>
        </w:r>
      </w:del>
      <w:r w:rsidR="0047282E" w:rsidRPr="00014B1F">
        <w:rPr>
          <w:vertAlign w:val="superscript"/>
          <w:lang w:val="nl-BE"/>
        </w:rPr>
        <w:t>*</w:t>
      </w:r>
      <w:r w:rsidR="0047282E" w:rsidRPr="00014B1F">
        <w:rPr>
          <w:lang w:val="nl-BE"/>
        </w:rPr>
        <w:t>, Antonio Schettino</w:t>
      </w:r>
      <w:r w:rsidR="0047282E" w:rsidRPr="00014B1F">
        <w:rPr>
          <w:vertAlign w:val="superscript"/>
          <w:lang w:val="nl-BE"/>
        </w:rPr>
        <w:t>1</w:t>
      </w:r>
      <w:ins w:id="11" w:author="Antonio Schettino" w:date="2018-07-16T09:43:00Z">
        <w:r w:rsidR="0057658E">
          <w:rPr>
            <w:vertAlign w:val="superscript"/>
            <w:lang w:val="nl-BE"/>
          </w:rPr>
          <w:t>,2</w:t>
        </w:r>
      </w:ins>
      <w:ins w:id="12" w:author="Antonio Schettino" w:date="2018-07-16T09:42:00Z">
        <w:r w:rsidR="0057658E" w:rsidRPr="00773330">
          <w:rPr>
            <w:rFonts w:ascii="Segoe UI Symbol" w:eastAsia="Arial" w:hAnsi="Segoe UI Symbol" w:cs="Segoe UI Symbol"/>
            <w:szCs w:val="24"/>
            <w:vertAlign w:val="superscript"/>
          </w:rPr>
          <w:t>☨</w:t>
        </w:r>
      </w:ins>
      <w:del w:id="13" w:author="Antonio Schettino" w:date="2018-07-16T09:42:00Z">
        <w:r w:rsidR="0047282E" w:rsidRPr="00014B1F" w:rsidDel="0057658E">
          <w:rPr>
            <w:vertAlign w:val="superscript"/>
            <w:lang w:val="nl-BE"/>
          </w:rPr>
          <w:delText>+</w:delText>
        </w:r>
      </w:del>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del w:id="14" w:author="Antonio Schettino" w:date="2018-07-16T09:43:00Z">
        <w:r w:rsidR="0047282E" w:rsidRPr="00014B1F" w:rsidDel="0057658E">
          <w:rPr>
            <w:lang w:val="nl-BE"/>
          </w:rPr>
          <w:delText xml:space="preserve"> </w:delText>
        </w:r>
      </w:del>
    </w:p>
    <w:p w14:paraId="18625D64" w14:textId="77638250" w:rsidR="005F3ABC" w:rsidRPr="00014B1F" w:rsidRDefault="0047282E" w:rsidP="005F3ABC">
      <w:pPr>
        <w:spacing w:line="480" w:lineRule="auto"/>
        <w:jc w:val="center"/>
        <w:rPr>
          <w:vertAlign w:val="superscript"/>
          <w:lang w:val="nl-BE"/>
        </w:rPr>
      </w:pPr>
      <w:r w:rsidRPr="00014B1F">
        <w:rPr>
          <w:lang w:val="nl-BE"/>
        </w:rPr>
        <w:t>&amp; Søren K. Andersen</w:t>
      </w:r>
      <w:del w:id="15" w:author="Antonio Schettino" w:date="2018-07-16T09:43:00Z">
        <w:r w:rsidRPr="00014B1F" w:rsidDel="0057658E">
          <w:rPr>
            <w:vertAlign w:val="superscript"/>
            <w:lang w:val="nl-BE"/>
          </w:rPr>
          <w:delText>2</w:delText>
        </w:r>
      </w:del>
      <w:ins w:id="16" w:author="Antonio Schettino" w:date="2018-07-16T09:43:00Z">
        <w:r w:rsidR="0057658E">
          <w:rPr>
            <w:vertAlign w:val="superscript"/>
            <w:lang w:val="nl-BE"/>
          </w:rPr>
          <w:t>3</w:t>
        </w:r>
      </w:ins>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ns w:id="17" w:author="Antonio Schettino" w:date="2018-07-16T09:43:00Z"/>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ins w:id="18" w:author="Antonio Schettino" w:date="2018-07-16T09:43:00Z">
        <w:r w:rsidRPr="0057658E">
          <w:rPr>
            <w:i/>
          </w:rPr>
          <w:t>Institute for Globally Distributed Open Research and Education (IGDORE)</w:t>
        </w:r>
      </w:ins>
    </w:p>
    <w:p w14:paraId="18BF8549" w14:textId="737213F1"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del w:id="19" w:author="Antonio Schettino" w:date="2018-07-16T09:45:00Z">
        <w:r w:rsidRPr="009508C9" w:rsidDel="006D0A2B">
          <w:rPr>
            <w:i/>
          </w:rPr>
          <w:delText xml:space="preserve"> </w:delText>
        </w:r>
      </w:del>
    </w:p>
    <w:p w14:paraId="06690735" w14:textId="2D4B9668" w:rsidR="00546CB9" w:rsidRPr="006012E6" w:rsidDel="006D0A2B" w:rsidRDefault="00546CB9" w:rsidP="006012E6">
      <w:pPr>
        <w:pStyle w:val="ListParagraph"/>
        <w:spacing w:after="0" w:line="480" w:lineRule="auto"/>
        <w:rPr>
          <w:del w:id="20" w:author="Antonio Schettino" w:date="2018-07-16T09:45:00Z"/>
          <w:b/>
        </w:rPr>
      </w:pPr>
    </w:p>
    <w:p w14:paraId="793E5DDA" w14:textId="47D5D591" w:rsidR="00AB4F3E" w:rsidDel="006D0A2B" w:rsidRDefault="00AB4F3E">
      <w:pPr>
        <w:rPr>
          <w:del w:id="21" w:author="Antonio Schettino" w:date="2018-07-16T09:45:00Z"/>
        </w:rPr>
      </w:pPr>
    </w:p>
    <w:p w14:paraId="7A73ED13" w14:textId="716F07F2" w:rsidR="009508C9" w:rsidDel="006D0A2B" w:rsidRDefault="009508C9">
      <w:pPr>
        <w:rPr>
          <w:del w:id="22" w:author="Antonio Schettino" w:date="2018-07-16T09:45:00Z"/>
        </w:rPr>
      </w:pPr>
    </w:p>
    <w:p w14:paraId="4C5ADABA" w14:textId="4B90BACF" w:rsidR="009508C9" w:rsidDel="006D0A2B" w:rsidRDefault="009508C9">
      <w:pPr>
        <w:rPr>
          <w:del w:id="23" w:author="Antonio Schettino" w:date="2018-07-16T09:45:00Z"/>
        </w:rPr>
      </w:pPr>
    </w:p>
    <w:p w14:paraId="76F5E0BD" w14:textId="0A5B869F" w:rsidR="00234B2A" w:rsidDel="006D0A2B" w:rsidRDefault="00234B2A">
      <w:pPr>
        <w:rPr>
          <w:del w:id="24" w:author="Antonio Schettino" w:date="2018-07-16T09:45:00Z"/>
        </w:rPr>
      </w:pPr>
    </w:p>
    <w:p w14:paraId="51BBAE11" w14:textId="7C956524" w:rsidR="00234B2A" w:rsidDel="006D0A2B" w:rsidRDefault="00234B2A">
      <w:pPr>
        <w:rPr>
          <w:del w:id="25" w:author="Antonio Schettino" w:date="2018-07-16T09:45:00Z"/>
        </w:rPr>
      </w:pPr>
    </w:p>
    <w:p w14:paraId="5485EFE7" w14:textId="0FCFDF1B" w:rsidR="006D0A2B" w:rsidRDefault="006D0A2B">
      <w:pPr>
        <w:rPr>
          <w:ins w:id="26" w:author="Antonio Schettino" w:date="2018-07-16T09:45:00Z"/>
          <w:b/>
        </w:rPr>
      </w:pPr>
      <w:ins w:id="27" w:author="Antonio Schettino" w:date="2018-07-16T09:45:00Z">
        <w:r>
          <w:rPr>
            <w:b/>
          </w:rPr>
          <w:br w:type="page"/>
        </w:r>
      </w:ins>
    </w:p>
    <w:p w14:paraId="34AEBF83" w14:textId="406C0561" w:rsidR="009508C9" w:rsidDel="006D0A2B" w:rsidRDefault="009508C9">
      <w:pPr>
        <w:rPr>
          <w:del w:id="28" w:author="Antonio Schettino" w:date="2018-07-16T09:45:00Z"/>
          <w:b/>
        </w:rPr>
      </w:pPr>
    </w:p>
    <w:p w14:paraId="68A35A8C" w14:textId="77777777" w:rsidR="00546CB9" w:rsidRDefault="00F50A4B" w:rsidP="003E5AB6">
      <w:pPr>
        <w:pStyle w:val="Heading1"/>
        <w:spacing w:before="0"/>
      </w:pPr>
      <w:r w:rsidRPr="00F50A4B">
        <w:t>Abstract</w:t>
      </w:r>
    </w:p>
    <w:p w14:paraId="7A9403DE" w14:textId="77777777" w:rsidR="00C75204" w:rsidRPr="00C75204" w:rsidRDefault="00C75204" w:rsidP="00C75204"/>
    <w:p w14:paraId="11E88A9B" w14:textId="41F12EB5" w:rsidR="00180A9B" w:rsidRPr="00180A9B" w:rsidRDefault="00180A9B" w:rsidP="00180A9B">
      <w:pPr>
        <w:spacing w:line="480" w:lineRule="auto"/>
        <w:jc w:val="both"/>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w:t>
      </w:r>
      <w:ins w:id="29" w:author="Antonio Schettino" w:date="2018-07-16T13:59:00Z">
        <w:r w:rsidR="00124642">
          <w:t>-</w:t>
        </w:r>
      </w:ins>
      <w:r>
        <w:t xml:space="preserve"> or low-rewarded feature is present. In this study</w:t>
      </w:r>
      <w:ins w:id="30" w:author="Antonio Schettino" w:date="2018-07-16T13:59:00Z">
        <w:r w:rsidR="00124642">
          <w:t>,</w:t>
        </w:r>
      </w:ins>
      <w:r>
        <w:t xml:space="preserve">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w:t>
      </w:r>
      <w:del w:id="31" w:author="Antonio Schettino" w:date="2018-07-16T13:58:00Z">
        <w:r w:rsidDel="00124642">
          <w:delText xml:space="preserve">a 64-channel </w:delText>
        </w:r>
      </w:del>
      <w:r>
        <w:t>EEG in 40 participants while they completed the Random Dot Kinematogram task. Dots of two colors were tagged with different frequencies. On each trial</w:t>
      </w:r>
      <w:ins w:id="32" w:author="Antonio Schettino" w:date="2018-07-16T13:59:00Z">
        <w:r w:rsidR="00124642">
          <w:t>,</w:t>
        </w:r>
      </w:ins>
      <w:r>
        <w:t xml:space="preserve"> participants were instructed to attend one of the colors and detect coherent movements. After the first block (baseline), participants were informed that they could earn rewards (</w:t>
      </w:r>
      <w:commentRangeStart w:id="33"/>
      <w:r>
        <w:t>training</w:t>
      </w:r>
      <w:commentRangeEnd w:id="33"/>
      <w:r w:rsidR="00124642">
        <w:rPr>
          <w:rStyle w:val="CommentReference"/>
        </w:rPr>
        <w:commentReference w:id="33"/>
      </w:r>
      <w:r>
        <w:t>),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w:t>
      </w:r>
      <w:del w:id="34" w:author="Antonio Schettino" w:date="2018-07-16T14:02:00Z">
        <w:r w:rsidDel="00124642">
          <w:delText xml:space="preserve"> </w:delText>
        </w:r>
      </w:del>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124642">
      <w:pPr>
        <w:spacing w:line="480" w:lineRule="auto"/>
        <w:ind w:firstLine="284"/>
        <w:jc w:val="both"/>
      </w:pPr>
      <w:del w:id="35" w:author="Antonio Schettino" w:date="2018-07-16T14:03:00Z">
        <w:r w:rsidDel="00124642">
          <w:tab/>
        </w:r>
      </w:del>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Libera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w:t>
      </w:r>
      <w:del w:id="36" w:author="Antonio Schettino" w:date="2018-07-16T14:03:00Z">
        <w:r w:rsidR="00123D7D" w:rsidDel="00124642">
          <w:delText xml:space="preserve"> </w:delText>
        </w:r>
      </w:del>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 xml:space="preserve">though interesting </w:t>
      </w:r>
      <w:proofErr w:type="gramStart"/>
      <w:r w:rsidRPr="00C4343E">
        <w:t>in its own right, this</w:t>
      </w:r>
      <w:proofErr w:type="gramEnd"/>
      <w:r w:rsidRPr="00C4343E">
        <w:t xml:space="preserve">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They are generated by the primary visual cortex (V1-V</w:t>
      </w:r>
      <w:proofErr w:type="gramStart"/>
      <w:r w:rsidR="0090622D">
        <w:t>3)[</w:t>
      </w:r>
      <w:proofErr w:type="gramEnd"/>
      <w:r w:rsidR="0090622D">
        <w:t xml:space="preserve">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w:t>
      </w:r>
      <w:proofErr w:type="gramStart"/>
      <w:r>
        <w:t>looking into</w:t>
      </w:r>
      <w:proofErr w:type="gramEnd"/>
      <w:r>
        <w:t xml:space="preserve">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 xml:space="preserve">SSVEP can be flexibly deployed over </w:t>
      </w:r>
      <w:proofErr w:type="gramStart"/>
      <w:r w:rsidRPr="009B4EF7">
        <w:t>a number of</w:t>
      </w:r>
      <w:proofErr w:type="gramEnd"/>
      <w:r>
        <w:t xml:space="preserve"> </w:t>
      </w:r>
      <w:r w:rsidRPr="009B4EF7">
        <w:t>configurations, including the tagging of both spatially</w:t>
      </w:r>
      <w:r>
        <w:t xml:space="preserve"> </w:t>
      </w:r>
      <w:r w:rsidRPr="009B4EF7">
        <w:t xml:space="preserve">distinct and spatially overlapping stimuli. </w:t>
      </w:r>
      <w:proofErr w:type="gramStart"/>
      <w:r w:rsidRPr="009B4EF7">
        <w:t>In light of</w:t>
      </w:r>
      <w:proofErr w:type="gramEnd"/>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 xml:space="preserve">enhance processing of </w:t>
      </w:r>
      <w:proofErr w:type="gramStart"/>
      <w:r w:rsidRPr="000C7DEE">
        <w:t>particular visual</w:t>
      </w:r>
      <w:proofErr w:type="gramEnd"/>
      <w:r w:rsidRPr="000C7DEE">
        <w:t xml:space="preserve">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Beginning in 2006, Muller, Andersen, and Hillyard</w:t>
      </w:r>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r w:rsidRPr="000C7DEE">
        <w:t>Hillyard, 1996), two strings of alphanumeric characters</w:t>
      </w:r>
      <w:r>
        <w:t xml:space="preserve"> </w:t>
      </w:r>
      <w:r w:rsidRPr="000C7DEE">
        <w:t>were presented in the left and right visual hemifields</w:t>
      </w:r>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midoccipital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Libera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Libera,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and the inferotemporal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2010a; Jagadeesh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Libera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Libera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 xml:space="preserve">for by </w:t>
      </w:r>
      <w:proofErr w:type="gramStart"/>
      <w:r w:rsidRPr="00DE45E8">
        <w:t>making reference</w:t>
      </w:r>
      <w:proofErr w:type="gramEnd"/>
      <w:r w:rsidRPr="00DE45E8">
        <w:t xml:space="preserv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 xml:space="preserve">Our goal is to use SSVEPs </w:t>
      </w:r>
      <w:proofErr w:type="gramStart"/>
      <w:r>
        <w:t>in order to</w:t>
      </w:r>
      <w:proofErr w:type="gramEnd"/>
      <w:r>
        <w:t>,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proofErr w:type="gramStart"/>
      <w:r>
        <w:t>In order to</w:t>
      </w:r>
      <w:proofErr w:type="gramEnd"/>
      <w:r>
        <w:t xml:space="preserve">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Appelbaum,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w:t>
      </w:r>
      <w:proofErr w:type="gramStart"/>
      <w:r>
        <w:t>symptoms in particula</w:t>
      </w:r>
      <w:proofErr w:type="gramEnd"/>
      <w:r>
        <w:t xml:space="preserve">r (Study 2b). </w:t>
      </w:r>
    </w:p>
    <w:p w14:paraId="711227B3" w14:textId="70D2FB10" w:rsidR="006D0A2B" w:rsidRDefault="006D0A2B">
      <w:pPr>
        <w:rPr>
          <w:ins w:id="37" w:author="Antonio Schettino" w:date="2018-07-16T09:46:00Z"/>
          <w:b/>
        </w:rPr>
      </w:pPr>
      <w:ins w:id="38" w:author="Antonio Schettino" w:date="2018-07-16T09:46:00Z">
        <w:r>
          <w:rPr>
            <w:b/>
          </w:rPr>
          <w:br w:type="page"/>
        </w:r>
      </w:ins>
    </w:p>
    <w:p w14:paraId="68F69A68" w14:textId="77CEC7D8" w:rsidR="006D4521" w:rsidDel="006D0A2B" w:rsidRDefault="006D4521">
      <w:pPr>
        <w:spacing w:after="240" w:line="360" w:lineRule="auto"/>
        <w:jc w:val="center"/>
        <w:rPr>
          <w:del w:id="39" w:author="Antonio Schettino" w:date="2018-07-16T09:46:00Z"/>
          <w:b/>
        </w:rPr>
        <w:pPrChange w:id="40" w:author="Antonio Schettino" w:date="2018-07-16T09:49:00Z">
          <w:pPr>
            <w:spacing w:line="360" w:lineRule="auto"/>
            <w:jc w:val="center"/>
          </w:pPr>
        </w:pPrChange>
      </w:pPr>
    </w:p>
    <w:p w14:paraId="78FCD169" w14:textId="4A7F2141" w:rsidR="009508C9" w:rsidRDefault="009508C9">
      <w:pPr>
        <w:pStyle w:val="Heading1"/>
        <w:spacing w:before="0" w:after="240"/>
        <w:pPrChange w:id="41" w:author="Antonio Schettino" w:date="2018-07-16T09:49:00Z">
          <w:pPr>
            <w:pStyle w:val="Heading1"/>
            <w:spacing w:before="0"/>
          </w:pPr>
        </w:pPrChange>
      </w:pPr>
      <w:r>
        <w:t>Methods</w:t>
      </w:r>
    </w:p>
    <w:p w14:paraId="3EA709CE" w14:textId="6834F536" w:rsidR="00F17649" w:rsidRDefault="00146705">
      <w:pPr>
        <w:pStyle w:val="Heading2"/>
        <w:spacing w:before="0" w:after="240"/>
        <w:pPrChange w:id="42" w:author="Antonio Schettino" w:date="2018-07-16T09:47:00Z">
          <w:pPr>
            <w:pStyle w:val="Heading2"/>
          </w:pPr>
        </w:pPrChange>
      </w:pPr>
      <w:r>
        <w:t>Participants</w:t>
      </w:r>
    </w:p>
    <w:p w14:paraId="301E968B" w14:textId="191B6203" w:rsidR="007D5FCE" w:rsidDel="00F35FBF" w:rsidRDefault="007D5FCE">
      <w:pPr>
        <w:jc w:val="both"/>
        <w:rPr>
          <w:del w:id="43" w:author="Antonio Schettino" w:date="2018-07-16T09:47:00Z"/>
        </w:rPr>
        <w:pPrChange w:id="44" w:author="Antonio Schettino" w:date="2018-07-16T09:47:00Z">
          <w:pPr/>
        </w:pPrChange>
      </w:pPr>
    </w:p>
    <w:p w14:paraId="2D72950A" w14:textId="48C094D4" w:rsidR="00251771" w:rsidRPr="00251771" w:rsidRDefault="00251771">
      <w:pPr>
        <w:spacing w:line="480" w:lineRule="auto"/>
        <w:ind w:firstLine="284"/>
        <w:jc w:val="both"/>
        <w:pPrChange w:id="45" w:author="Antonio Schettino" w:date="2018-07-16T09:47:00Z">
          <w:pPr>
            <w:spacing w:line="480" w:lineRule="auto"/>
            <w:ind w:firstLine="284"/>
          </w:pPr>
        </w:pPrChange>
      </w:pPr>
      <w:r>
        <w:t xml:space="preserve">We </w:t>
      </w:r>
      <w:del w:id="46" w:author="Antonio Schettino" w:date="2018-07-16T14:03:00Z">
        <w:r w:rsidDel="00A91667">
          <w:delText xml:space="preserve">have </w:delText>
        </w:r>
      </w:del>
      <w:r>
        <w:t xml:space="preserve">tested </w:t>
      </w:r>
      <w:r w:rsidR="008A3C86">
        <w:t>48 participants</w:t>
      </w:r>
      <w:r w:rsidR="008141DE">
        <w:t xml:space="preserve"> </w:t>
      </w:r>
      <w:r w:rsidR="008A3C86">
        <w:t xml:space="preserve">with normal or corrected-to-normal vision and no history of </w:t>
      </w:r>
      <w:ins w:id="47" w:author="Antonio Schettino" w:date="2018-07-16T09:46:00Z">
        <w:r w:rsidR="006D0A2B">
          <w:t xml:space="preserve">psychiatric or </w:t>
        </w:r>
      </w:ins>
      <w:r w:rsidR="008A3C86">
        <w:t xml:space="preserve">neurological </w:t>
      </w:r>
      <w:del w:id="48" w:author="Antonio Schettino" w:date="2018-07-16T09:46:00Z">
        <w:r w:rsidR="008A3C86" w:rsidDel="006D0A2B">
          <w:delText>diseases</w:delText>
        </w:r>
      </w:del>
      <w:ins w:id="49" w:author="Antonio Schettino" w:date="2018-07-16T09:46:00Z">
        <w:r w:rsidR="006D0A2B">
          <w:t>disorders</w:t>
        </w:r>
      </w:ins>
      <w:r w:rsidR="008A3C86">
        <w:t xml:space="preserve">. </w:t>
      </w:r>
      <w:r w:rsidR="00796C11">
        <w:t xml:space="preserve">Due to technical problems (4) or </w:t>
      </w:r>
      <w:ins w:id="50" w:author="Antonio Schettino" w:date="2018-07-16T14:03:00Z">
        <w:r w:rsidR="00A91667">
          <w:t xml:space="preserve">excessive </w:t>
        </w:r>
      </w:ins>
      <w:r w:rsidR="00796C11">
        <w:t>artifacts (4) in the EEG recordings</w:t>
      </w:r>
      <w:ins w:id="51" w:author="Antonio Schettino" w:date="2018-07-16T09:46:00Z">
        <w:r w:rsidR="00F35FBF">
          <w:t>,</w:t>
        </w:r>
      </w:ins>
      <w:r w:rsidR="00796C11">
        <w:t xml:space="preserve">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The study was approved by the ethics committee of Ghent University.</w:t>
      </w:r>
      <w:del w:id="52" w:author="Antonio Schettino" w:date="2018-07-16T09:47:00Z">
        <w:r w:rsidR="008141DE" w:rsidDel="00F35FBF">
          <w:delText xml:space="preserve"> </w:delText>
        </w:r>
        <w:r w:rsidR="00321CA8" w:rsidDel="00F35FBF">
          <w:delText xml:space="preserve"> </w:delText>
        </w:r>
      </w:del>
    </w:p>
    <w:p w14:paraId="481B9F2F" w14:textId="2271B308" w:rsidR="006D4521" w:rsidRDefault="00F17649">
      <w:pPr>
        <w:pStyle w:val="Heading2"/>
        <w:spacing w:before="0" w:after="240"/>
        <w:pPrChange w:id="53" w:author="Antonio Schettino" w:date="2018-07-16T09:47:00Z">
          <w:pPr>
            <w:pStyle w:val="Heading2"/>
          </w:pPr>
        </w:pPrChange>
      </w:pPr>
      <w:r>
        <w:t xml:space="preserve">Stimuli </w:t>
      </w:r>
      <w:r w:rsidR="006449E2">
        <w:t>and task</w:t>
      </w:r>
    </w:p>
    <w:p w14:paraId="7EEE0A4D" w14:textId="28A89A7F" w:rsidR="006449E2" w:rsidDel="00F35FBF" w:rsidRDefault="006449E2">
      <w:pPr>
        <w:ind w:firstLine="284"/>
        <w:jc w:val="both"/>
        <w:rPr>
          <w:del w:id="54" w:author="Antonio Schettino" w:date="2018-07-16T09:47:00Z"/>
        </w:rPr>
        <w:pPrChange w:id="55" w:author="Antonio Schettino" w:date="2018-07-16T09:47:00Z">
          <w:pPr>
            <w:ind w:firstLine="284"/>
          </w:pPr>
        </w:pPrChange>
      </w:pPr>
    </w:p>
    <w:p w14:paraId="30A66630" w14:textId="1E4FE8A7" w:rsidR="004D501F" w:rsidRDefault="006449E2">
      <w:pPr>
        <w:spacing w:line="480" w:lineRule="auto"/>
        <w:ind w:firstLine="284"/>
        <w:jc w:val="both"/>
        <w:pPrChange w:id="56" w:author="Antonio Schettino" w:date="2018-07-16T09:47:00Z">
          <w:pPr>
            <w:spacing w:line="480" w:lineRule="auto"/>
            <w:ind w:firstLine="284"/>
          </w:pPr>
        </w:pPrChange>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pPr>
        <w:spacing w:line="480" w:lineRule="auto"/>
        <w:ind w:firstLine="720"/>
        <w:jc w:val="both"/>
        <w:pPrChange w:id="57" w:author="Antonio Schettino" w:date="2018-07-16T09:47:00Z">
          <w:pPr>
            <w:spacing w:line="480" w:lineRule="auto"/>
            <w:ind w:firstLine="720"/>
          </w:pPr>
        </w:pPrChange>
      </w:pPr>
      <w:r>
        <w:lastRenderedPageBreak/>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7437FCD" w:rsidR="00146705" w:rsidRDefault="004F6F4C">
      <w:pPr>
        <w:pStyle w:val="Heading2"/>
        <w:spacing w:before="0" w:after="240"/>
        <w:pPrChange w:id="58" w:author="Antonio Schettino" w:date="2018-07-16T09:48:00Z">
          <w:pPr>
            <w:pStyle w:val="Heading2"/>
          </w:pPr>
        </w:pPrChange>
      </w:pPr>
      <w:r>
        <w:t>Pre</w:t>
      </w:r>
      <w:ins w:id="59" w:author="Antonio Schettino" w:date="2018-07-16T12:56:00Z">
        <w:r w:rsidR="00703DB2">
          <w:t>-</w:t>
        </w:r>
      </w:ins>
      <w:r>
        <w:t>processing of the behavioral data</w:t>
      </w:r>
    </w:p>
    <w:p w14:paraId="3D77DC3D" w14:textId="74CE879E" w:rsidR="004F6F4C" w:rsidDel="00F35FBF" w:rsidRDefault="004F6F4C" w:rsidP="004F6F4C">
      <w:pPr>
        <w:rPr>
          <w:del w:id="60" w:author="Antonio Schettino" w:date="2018-07-16T09:47:00Z"/>
        </w:rPr>
      </w:pPr>
    </w:p>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012F5CAD" w:rsidR="00BA0ADE" w:rsidRDefault="00BA0ADE">
      <w:pPr>
        <w:pStyle w:val="Heading2"/>
        <w:spacing w:before="0" w:after="240"/>
        <w:pPrChange w:id="61" w:author="Antonio Schettino" w:date="2018-07-16T09:49:00Z">
          <w:pPr>
            <w:pStyle w:val="Heading2"/>
          </w:pPr>
        </w:pPrChange>
      </w:pPr>
      <w:r>
        <w:lastRenderedPageBreak/>
        <w:t>EEG recording and pre</w:t>
      </w:r>
      <w:ins w:id="62" w:author="Antonio Schettino" w:date="2018-07-16T12:56:00Z">
        <w:r w:rsidR="00703DB2">
          <w:t>-</w:t>
        </w:r>
      </w:ins>
      <w:r>
        <w:t>processing</w:t>
      </w:r>
    </w:p>
    <w:p w14:paraId="1D5BA849" w14:textId="3B693391" w:rsidR="00BA0ADE" w:rsidRPr="00BA0ADE" w:rsidDel="00F35FBF" w:rsidRDefault="00BA0ADE" w:rsidP="002006AF">
      <w:pPr>
        <w:ind w:firstLine="284"/>
        <w:rPr>
          <w:del w:id="63" w:author="Antonio Schettino" w:date="2018-07-16T09:49:00Z"/>
        </w:rPr>
      </w:pPr>
    </w:p>
    <w:p w14:paraId="06203D67" w14:textId="7F701C9D" w:rsidR="002006AF" w:rsidRDefault="004F6F4C">
      <w:pPr>
        <w:spacing w:after="0" w:line="480" w:lineRule="auto"/>
        <w:ind w:firstLine="284"/>
        <w:jc w:val="both"/>
        <w:rPr>
          <w:ins w:id="64" w:author="Antonio Schettino" w:date="2018-07-16T10:17:00Z"/>
          <w:szCs w:val="24"/>
        </w:rPr>
        <w:pPrChange w:id="65" w:author="Antonio Schettino" w:date="2018-07-16T12:54:00Z">
          <w:pPr/>
        </w:pPrChange>
      </w:pPr>
      <w:del w:id="66" w:author="Antonio Schettino" w:date="2018-07-16T10:17:00Z">
        <w:r w:rsidRPr="00BA0ADE" w:rsidDel="002006AF">
          <w:rPr>
            <w:highlight w:val="yellow"/>
          </w:rPr>
          <w:delText>Antonio</w:delText>
        </w:r>
      </w:del>
      <w:ins w:id="67" w:author="Antonio Schettino" w:date="2018-07-16T10:16:00Z">
        <w:r w:rsidR="002006AF" w:rsidRPr="002006AF">
          <w:rPr>
            <w:szCs w:val="24"/>
          </w:rPr>
          <w:t xml:space="preserve">Electroencephalographic activity (EEG) was recorded with an </w:t>
        </w:r>
        <w:proofErr w:type="spellStart"/>
        <w:r w:rsidR="002006AF" w:rsidRPr="002006AF">
          <w:rPr>
            <w:szCs w:val="24"/>
          </w:rPr>
          <w:t>ActiveTwo</w:t>
        </w:r>
        <w:proofErr w:type="spellEnd"/>
        <w:r w:rsidR="002006AF" w:rsidRPr="002006AF">
          <w:rPr>
            <w:szCs w:val="24"/>
          </w:rPr>
          <w:t xml:space="preserve"> amplifier (</w:t>
        </w:r>
        <w:proofErr w:type="spellStart"/>
        <w:r w:rsidR="002006AF" w:rsidRPr="002006AF">
          <w:rPr>
            <w:szCs w:val="24"/>
          </w:rPr>
          <w:t>BioSemi</w:t>
        </w:r>
        <w:proofErr w:type="spellEnd"/>
        <w:r w:rsidR="002006AF" w:rsidRPr="002006AF">
          <w:rPr>
            <w:szCs w:val="24"/>
          </w:rPr>
          <w:t>, Inc., The Netherlands) at a sampling rate of 512 Hz</w:t>
        </w:r>
      </w:ins>
      <w:ins w:id="68" w:author="Antonio Schettino" w:date="2018-07-16T11:49:00Z">
        <w:r w:rsidR="00C14105">
          <w:rPr>
            <w:szCs w:val="24"/>
          </w:rPr>
          <w:t xml:space="preserve"> and </w:t>
        </w:r>
        <w:commentRangeStart w:id="69"/>
        <w:r w:rsidR="00C14105">
          <w:rPr>
            <w:szCs w:val="24"/>
          </w:rPr>
          <w:t>online band-pass filter</w:t>
        </w:r>
      </w:ins>
      <w:ins w:id="70" w:author="Antonio Schettino" w:date="2018-07-16T11:50:00Z">
        <w:r w:rsidR="00C14105">
          <w:rPr>
            <w:szCs w:val="24"/>
          </w:rPr>
          <w:t>ed at 0</w:t>
        </w:r>
      </w:ins>
      <w:ins w:id="71" w:author="Antonio Schettino" w:date="2018-07-16T11:49:00Z">
        <w:r w:rsidR="00C14105">
          <w:rPr>
            <w:szCs w:val="24"/>
          </w:rPr>
          <w:t xml:space="preserve">.016 </w:t>
        </w:r>
      </w:ins>
      <w:ins w:id="72" w:author="Antonio Schettino" w:date="2018-07-16T12:50:00Z">
        <w:r w:rsidR="000B39A4">
          <w:rPr>
            <w:szCs w:val="24"/>
          </w:rPr>
          <w:t>–</w:t>
        </w:r>
      </w:ins>
      <w:ins w:id="73" w:author="Antonio Schettino" w:date="2018-07-16T11:49:00Z">
        <w:r w:rsidR="00C14105">
          <w:rPr>
            <w:szCs w:val="24"/>
          </w:rPr>
          <w:t xml:space="preserve"> 100 Hz</w:t>
        </w:r>
      </w:ins>
      <w:commentRangeEnd w:id="69"/>
      <w:ins w:id="74" w:author="Antonio Schettino" w:date="2018-07-16T12:50:00Z">
        <w:r w:rsidR="000B39A4">
          <w:rPr>
            <w:rStyle w:val="CommentReference"/>
          </w:rPr>
          <w:commentReference w:id="69"/>
        </w:r>
      </w:ins>
      <w:ins w:id="75" w:author="Antonio Schettino" w:date="2018-07-16T10:16:00Z">
        <w:r w:rsidR="002006AF" w:rsidRPr="002006AF">
          <w:rPr>
            <w:szCs w:val="24"/>
          </w:rPr>
          <w:t xml:space="preserve">. </w:t>
        </w:r>
      </w:ins>
      <w:ins w:id="76" w:author="Antonio Schettino" w:date="2018-07-16T10:17:00Z">
        <w:r w:rsidR="002006AF">
          <w:rPr>
            <w:szCs w:val="24"/>
          </w:rPr>
          <w:t>Sixty-f</w:t>
        </w:r>
        <w:r w:rsidR="002006AF" w:rsidRPr="002006AF">
          <w:rPr>
            <w:szCs w:val="24"/>
          </w:rPr>
          <w:t>our</w:t>
        </w:r>
      </w:ins>
      <w:ins w:id="77" w:author="Antonio Schettino" w:date="2018-07-16T10:16:00Z">
        <w:r w:rsidR="002006AF" w:rsidRPr="002006AF">
          <w:rPr>
            <w:szCs w:val="24"/>
          </w:rPr>
          <w:t xml:space="preserve"> Ag/AgCl electrodes were fitted into an elastic cap, </w:t>
        </w:r>
        <w:r w:rsidR="00CB7AAA">
          <w:rPr>
            <w:szCs w:val="24"/>
          </w:rPr>
          <w:t xml:space="preserve">following the </w:t>
        </w:r>
        <w:commentRangeStart w:id="78"/>
        <w:r w:rsidR="00CB7AAA">
          <w:rPr>
            <w:szCs w:val="24"/>
          </w:rPr>
          <w:t>international 10/</w:t>
        </w:r>
      </w:ins>
      <w:ins w:id="79" w:author="Antonio Schettino" w:date="2018-07-16T11:46:00Z">
        <w:r w:rsidR="007B1A65">
          <w:rPr>
            <w:szCs w:val="24"/>
          </w:rPr>
          <w:t>1</w:t>
        </w:r>
      </w:ins>
      <w:ins w:id="80" w:author="Antonio Schettino" w:date="2018-07-16T10:16:00Z">
        <w:r w:rsidR="002006AF" w:rsidRPr="002006AF">
          <w:rPr>
            <w:szCs w:val="24"/>
          </w:rPr>
          <w:t>0 system</w:t>
        </w:r>
      </w:ins>
      <w:commentRangeEnd w:id="78"/>
      <w:ins w:id="81" w:author="Antonio Schettino" w:date="2018-07-16T11:46:00Z">
        <w:r w:rsidR="007B1A65">
          <w:rPr>
            <w:rStyle w:val="CommentReference"/>
          </w:rPr>
          <w:commentReference w:id="78"/>
        </w:r>
      </w:ins>
      <w:ins w:id="82" w:author="Antonio Schettino" w:date="2018-07-16T10:17:00Z">
        <w:r w:rsidR="002006AF">
          <w:rPr>
            <w:szCs w:val="24"/>
          </w:rPr>
          <w:t>.</w:t>
        </w:r>
      </w:ins>
      <w:ins w:id="83" w:author="Antonio Schettino" w:date="2018-07-16T10:16:00Z">
        <w:r w:rsidR="002006AF" w:rsidRPr="002006AF">
          <w:rPr>
            <w:szCs w:val="24"/>
          </w:rPr>
          <w:t xml:space="preserve"> The common mode sense (CMS) active electrode and the driven right leg (DRL) passive electrode were used as reference and ground electrodes, respectively. </w:t>
        </w:r>
      </w:ins>
      <w:ins w:id="84" w:author="Antonio Schettino" w:date="2018-07-16T12:53:00Z">
        <w:r w:rsidR="007A5260">
          <w:t>Additional external electrodes were applied to the left and right mastoids</w:t>
        </w:r>
      </w:ins>
      <w:ins w:id="85" w:author="Antonio Schettino" w:date="2018-07-16T12:54:00Z">
        <w:r w:rsidR="007A5260">
          <w:t xml:space="preserve">,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ins>
    </w:p>
    <w:p w14:paraId="4A694E5F" w14:textId="66C77E4E" w:rsidR="0017433F" w:rsidRDefault="002006AF" w:rsidP="0017433F">
      <w:pPr>
        <w:spacing w:after="0" w:line="480" w:lineRule="auto"/>
        <w:ind w:firstLine="284"/>
        <w:jc w:val="both"/>
        <w:rPr>
          <w:ins w:id="86" w:author="Antonio Schettino" w:date="2018-07-16T12:49:00Z"/>
          <w:szCs w:val="24"/>
        </w:rPr>
        <w:pPrChange w:id="87" w:author="Antonio Schettino" w:date="2018-07-16T12:49:00Z">
          <w:pPr/>
        </w:pPrChange>
      </w:pPr>
      <w:ins w:id="88" w:author="Antonio Schettino" w:date="2018-07-16T10:16:00Z">
        <w:r w:rsidRPr="002006AF">
          <w:rPr>
            <w:szCs w:val="24"/>
          </w:rPr>
          <w:t>Data pre</w:t>
        </w:r>
      </w:ins>
      <w:ins w:id="89" w:author="Antonio Schettino" w:date="2018-07-16T12:55:00Z">
        <w:r w:rsidR="00703DB2">
          <w:rPr>
            <w:szCs w:val="24"/>
          </w:rPr>
          <w:t>-</w:t>
        </w:r>
      </w:ins>
      <w:ins w:id="90" w:author="Antonio Schettino" w:date="2018-07-16T10:16:00Z">
        <w:r w:rsidRPr="002006AF">
          <w:rPr>
            <w:szCs w:val="24"/>
          </w:rPr>
          <w:t>processing was performed offline with custom MATLAB scripts and functi</w:t>
        </w:r>
        <w:r w:rsidR="00CB7AAA">
          <w:rPr>
            <w:szCs w:val="24"/>
          </w:rPr>
          <w:t xml:space="preserve">ons included in </w:t>
        </w:r>
        <w:commentRangeStart w:id="91"/>
        <w:r w:rsidR="00CB7AAA">
          <w:rPr>
            <w:szCs w:val="24"/>
          </w:rPr>
          <w:t>EEGLAB v14.</w:t>
        </w:r>
      </w:ins>
      <w:ins w:id="92" w:author="Antonio Schettino" w:date="2018-07-16T11:50:00Z">
        <w:r w:rsidR="000575D7">
          <w:rPr>
            <w:szCs w:val="24"/>
          </w:rPr>
          <w:t>1</w:t>
        </w:r>
      </w:ins>
      <w:ins w:id="93" w:author="Antonio Schettino" w:date="2018-07-16T10:16:00Z">
        <w:r w:rsidR="00CB7AAA">
          <w:rPr>
            <w:szCs w:val="24"/>
          </w:rPr>
          <w:t>.</w:t>
        </w:r>
      </w:ins>
      <w:ins w:id="94" w:author="Antonio Schettino" w:date="2018-07-16T11:50:00Z">
        <w:r w:rsidR="000575D7">
          <w:rPr>
            <w:szCs w:val="24"/>
          </w:rPr>
          <w:t>1b</w:t>
        </w:r>
      </w:ins>
      <w:commentRangeEnd w:id="91"/>
      <w:ins w:id="95" w:author="Antonio Schettino" w:date="2018-07-16T11:51:00Z">
        <w:r w:rsidR="000575D7">
          <w:rPr>
            <w:rStyle w:val="CommentReference"/>
          </w:rPr>
          <w:commentReference w:id="91"/>
        </w:r>
      </w:ins>
      <w:ins w:id="96" w:author="Antonio Schettino" w:date="2018-07-16T12:09:00Z">
        <w:r w:rsidR="00D8304B">
          <w:rPr>
            <w:szCs w:val="24"/>
          </w:rPr>
          <w:t>.</w:t>
        </w:r>
      </w:ins>
      <w:ins w:id="97" w:author="Antonio Schettino" w:date="2018-07-16T10:16:00Z">
        <w:r w:rsidRPr="002006AF">
          <w:rPr>
            <w:szCs w:val="24"/>
          </w:rPr>
          <w:t xml:space="preserve"> </w:t>
        </w:r>
      </w:ins>
      <w:ins w:id="98" w:author="Antonio Schettino" w:date="2018-07-16T12:09:00Z">
        <w:r w:rsidR="00D8304B">
          <w:rPr>
            <w:szCs w:val="24"/>
          </w:rPr>
          <w:t>A</w:t>
        </w:r>
      </w:ins>
      <w:ins w:id="99" w:author="Antonio Schettino" w:date="2018-07-16T10:16:00Z">
        <w:r w:rsidRPr="002006AF">
          <w:rPr>
            <w:szCs w:val="24"/>
          </w:rPr>
          <w:t xml:space="preserve">fter subtracting the mean value of the </w:t>
        </w:r>
      </w:ins>
      <w:ins w:id="100" w:author="Antonio Schettino" w:date="2018-07-16T14:04:00Z">
        <w:r w:rsidR="00A91667">
          <w:rPr>
            <w:szCs w:val="24"/>
          </w:rPr>
          <w:t>signal</w:t>
        </w:r>
      </w:ins>
      <w:ins w:id="101" w:author="Antonio Schettino" w:date="2018-07-16T10:16:00Z">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ins>
      <w:ins w:id="102" w:author="Antonio Schettino" w:date="2018-07-16T12:06:00Z">
        <w:r w:rsidR="00E34F80">
          <w:rPr>
            <w:szCs w:val="24"/>
          </w:rPr>
          <w:t>3,250</w:t>
        </w:r>
      </w:ins>
      <w:ins w:id="103" w:author="Antonio Schettino" w:date="2018-07-16T10:16:00Z">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ins>
      <w:ins w:id="104" w:author="Antonio Schettino" w:date="2018-07-16T12:06:00Z">
        <w:r w:rsidR="00E34F80">
          <w:rPr>
            <w:szCs w:val="24"/>
          </w:rPr>
          <w:t>RDK trial</w:t>
        </w:r>
      </w:ins>
      <w:ins w:id="105" w:author="Antonio Schettino" w:date="2018-07-16T10:16:00Z">
        <w:r w:rsidRPr="002006AF">
          <w:rPr>
            <w:szCs w:val="24"/>
          </w:rPr>
          <w:t xml:space="preserve">, respectively. After referencing to </w:t>
        </w:r>
        <w:proofErr w:type="spellStart"/>
        <w:r w:rsidRPr="00060360">
          <w:rPr>
            <w:i/>
            <w:szCs w:val="24"/>
            <w:rPrChange w:id="106" w:author="Antonio Schettino" w:date="2018-07-16T12:34:00Z">
              <w:rPr>
                <w:szCs w:val="24"/>
              </w:rPr>
            </w:rPrChange>
          </w:rPr>
          <w:t>Cz</w:t>
        </w:r>
        <w:proofErr w:type="spellEnd"/>
        <w:r w:rsidRPr="002006AF">
          <w:rPr>
            <w:szCs w:val="24"/>
          </w:rPr>
          <w:t>,</w:t>
        </w:r>
      </w:ins>
      <w:ins w:id="107" w:author="Antonio Schettino" w:date="2018-07-16T12:08:00Z">
        <w:r w:rsidR="00D8304B">
          <w:rPr>
            <w:szCs w:val="24"/>
          </w:rPr>
          <w:t xml:space="preserve"> </w:t>
        </w:r>
        <w:commentRangeStart w:id="108"/>
        <w:r w:rsidR="00D8304B" w:rsidRPr="002006AF">
          <w:rPr>
            <w:szCs w:val="24"/>
          </w:rPr>
          <w:t>FASTER v1.2.3b</w:t>
        </w:r>
        <w:commentRangeEnd w:id="108"/>
        <w:r w:rsidR="00D8304B">
          <w:rPr>
            <w:rStyle w:val="CommentReference"/>
          </w:rPr>
          <w:commentReference w:id="108"/>
        </w:r>
        <w:r w:rsidR="00D8304B" w:rsidRPr="002006AF">
          <w:rPr>
            <w:szCs w:val="24"/>
          </w:rPr>
          <w:t xml:space="preserve"> </w:t>
        </w:r>
      </w:ins>
      <w:ins w:id="109" w:author="Antonio Schettino" w:date="2018-07-16T12:13:00Z">
        <w:r w:rsidR="003B6FF6">
          <w:rPr>
            <w:szCs w:val="24"/>
          </w:rPr>
          <w:t>was used for artifact identification</w:t>
        </w:r>
      </w:ins>
      <w:ins w:id="110" w:author="Antonio Schettino" w:date="2018-07-16T12:20:00Z">
        <w:r w:rsidR="001140A2">
          <w:rPr>
            <w:szCs w:val="24"/>
          </w:rPr>
          <w:t xml:space="preserve"> and rejection</w:t>
        </w:r>
      </w:ins>
      <w:ins w:id="111" w:author="Antonio Schettino" w:date="2018-07-16T12:28:00Z">
        <w:r w:rsidR="00054E36">
          <w:rPr>
            <w:szCs w:val="24"/>
          </w:rPr>
          <w:t xml:space="preserve"> </w:t>
        </w:r>
      </w:ins>
      <w:ins w:id="112" w:author="Antonio Schettino" w:date="2018-07-16T12:34:00Z">
        <w:r w:rsidR="00060360">
          <w:rPr>
            <w:szCs w:val="24"/>
          </w:rPr>
          <w:t>using</w:t>
        </w:r>
      </w:ins>
      <w:ins w:id="113" w:author="Antonio Schettino" w:date="2018-07-16T12:28:00Z">
        <w:r w:rsidR="00054E36">
          <w:rPr>
            <w:szCs w:val="24"/>
          </w:rPr>
          <w:t xml:space="preserve"> the following settings</w:t>
        </w:r>
      </w:ins>
      <w:ins w:id="114" w:author="Antonio Schettino" w:date="2018-07-16T12:13:00Z">
        <w:r w:rsidR="003B6FF6">
          <w:rPr>
            <w:szCs w:val="24"/>
          </w:rPr>
          <w:t>:</w:t>
        </w:r>
      </w:ins>
      <w:ins w:id="115" w:author="Antonio Schettino" w:date="2018-07-16T12:26:00Z">
        <w:r w:rsidR="00290CF8">
          <w:rPr>
            <w:szCs w:val="24"/>
          </w:rPr>
          <w:t xml:space="preserve"> (</w:t>
        </w:r>
      </w:ins>
      <w:proofErr w:type="spellStart"/>
      <w:ins w:id="116" w:author="Antonio Schettino" w:date="2018-07-16T12:27:00Z">
        <w:r w:rsidR="00290CF8">
          <w:rPr>
            <w:szCs w:val="24"/>
          </w:rPr>
          <w:t>i</w:t>
        </w:r>
      </w:ins>
      <w:proofErr w:type="spellEnd"/>
      <w:ins w:id="117" w:author="Antonio Schettino" w:date="2018-07-16T12:13:00Z">
        <w:r w:rsidR="003B6FF6">
          <w:rPr>
            <w:szCs w:val="24"/>
          </w:rPr>
          <w:t xml:space="preserve">) </w:t>
        </w:r>
      </w:ins>
      <w:ins w:id="118" w:author="Antonio Schettino" w:date="2018-07-16T12:23:00Z">
        <w:r w:rsidR="00290CF8">
          <w:rPr>
            <w:szCs w:val="24"/>
          </w:rPr>
          <w:t xml:space="preserve">over the whole EEG signal, </w:t>
        </w:r>
      </w:ins>
      <w:ins w:id="119" w:author="Antonio Schettino" w:date="2018-07-16T12:14:00Z">
        <w:r w:rsidR="001140A2" w:rsidRPr="001140A2">
          <w:rPr>
            <w:szCs w:val="24"/>
          </w:rPr>
          <w:t>channels with variance, mean correlation,</w:t>
        </w:r>
        <w:r w:rsidR="001140A2">
          <w:rPr>
            <w:szCs w:val="24"/>
          </w:rPr>
          <w:t xml:space="preserve"> </w:t>
        </w:r>
        <w:r w:rsidR="001140A2" w:rsidRPr="001140A2">
          <w:rPr>
            <w:szCs w:val="24"/>
          </w:rPr>
          <w:t xml:space="preserve">and Hurst exponent </w:t>
        </w:r>
      </w:ins>
      <w:ins w:id="120" w:author="Antonio Schettino" w:date="2018-07-16T14:05:00Z">
        <w:r w:rsidR="00A91667">
          <w:rPr>
            <w:szCs w:val="24"/>
          </w:rPr>
          <w:t>exceeding</w:t>
        </w:r>
      </w:ins>
      <w:ins w:id="121" w:author="Antonio Schettino" w:date="2018-07-16T12:15:00Z">
        <w:r w:rsidR="001140A2">
          <w:rPr>
            <w:szCs w:val="24"/>
          </w:rPr>
          <w:t xml:space="preserve"> </w:t>
        </w:r>
      </w:ins>
      <w:ins w:id="122" w:author="Antonio Schettino" w:date="2018-07-16T12:27:00Z">
        <w:r w:rsidR="00054E36" w:rsidRPr="00054E36">
          <w:rPr>
            <w:i/>
            <w:szCs w:val="24"/>
            <w:rPrChange w:id="123" w:author="Antonio Schettino" w:date="2018-07-16T12:28:00Z">
              <w:rPr>
                <w:szCs w:val="24"/>
              </w:rPr>
            </w:rPrChange>
          </w:rPr>
          <w:t>z</w:t>
        </w:r>
        <w:r w:rsidR="00054E36">
          <w:rPr>
            <w:szCs w:val="24"/>
          </w:rPr>
          <w:t xml:space="preserve"> = </w:t>
        </w:r>
      </w:ins>
      <w:ins w:id="124" w:author="Antonio Schettino" w:date="2018-07-16T12:15:00Z">
        <w:r w:rsidR="001140A2" w:rsidRPr="002006AF">
          <w:rPr>
            <w:szCs w:val="24"/>
          </w:rPr>
          <w:t xml:space="preserve">±3 </w:t>
        </w:r>
        <w:r w:rsidR="001140A2">
          <w:rPr>
            <w:szCs w:val="24"/>
          </w:rPr>
          <w:t xml:space="preserve">were </w:t>
        </w:r>
      </w:ins>
      <w:ins w:id="125" w:author="Antonio Schettino" w:date="2018-07-16T12:14:00Z">
        <w:r w:rsidR="001140A2" w:rsidRPr="001140A2">
          <w:rPr>
            <w:szCs w:val="24"/>
          </w:rPr>
          <w:t>interpolated</w:t>
        </w:r>
      </w:ins>
      <w:ins w:id="126" w:author="Antonio Schettino" w:date="2018-07-16T12:15:00Z">
        <w:r w:rsidR="001140A2" w:rsidRPr="001140A2">
          <w:rPr>
            <w:szCs w:val="24"/>
          </w:rPr>
          <w:t xml:space="preserve"> </w:t>
        </w:r>
        <w:r w:rsidR="001140A2" w:rsidRPr="002006AF">
          <w:rPr>
            <w:szCs w:val="24"/>
          </w:rPr>
          <w:t xml:space="preserve">via a </w:t>
        </w:r>
        <w:commentRangeStart w:id="127"/>
        <w:r w:rsidR="001140A2" w:rsidRPr="002006AF">
          <w:rPr>
            <w:szCs w:val="24"/>
          </w:rPr>
          <w:t>spherical spline procedure</w:t>
        </w:r>
        <w:commentRangeEnd w:id="127"/>
        <w:r w:rsidR="001140A2">
          <w:rPr>
            <w:rStyle w:val="CommentReference"/>
          </w:rPr>
          <w:commentReference w:id="127"/>
        </w:r>
      </w:ins>
      <w:ins w:id="128" w:author="Antonio Schettino" w:date="2018-07-16T12:14:00Z">
        <w:r w:rsidR="001140A2" w:rsidRPr="001140A2">
          <w:rPr>
            <w:szCs w:val="24"/>
          </w:rPr>
          <w:t>;</w:t>
        </w:r>
      </w:ins>
      <w:ins w:id="129" w:author="Antonio Schettino" w:date="2018-07-16T12:27:00Z">
        <w:r w:rsidR="00290CF8">
          <w:rPr>
            <w:szCs w:val="24"/>
          </w:rPr>
          <w:t xml:space="preserve"> (ii</w:t>
        </w:r>
      </w:ins>
      <w:ins w:id="130" w:author="Antonio Schettino" w:date="2018-07-16T12:15:00Z">
        <w:r w:rsidR="001140A2">
          <w:rPr>
            <w:szCs w:val="24"/>
          </w:rPr>
          <w:t xml:space="preserve">) </w:t>
        </w:r>
      </w:ins>
      <w:ins w:id="131" w:author="Antonio Schettino" w:date="2018-07-16T12:21:00Z">
        <w:r w:rsidR="00290CF8">
          <w:rPr>
            <w:szCs w:val="24"/>
          </w:rPr>
          <w:t xml:space="preserve">the </w:t>
        </w:r>
      </w:ins>
      <w:ins w:id="132" w:author="Antonio Schettino" w:date="2018-07-16T12:15:00Z">
        <w:r w:rsidR="001140A2" w:rsidRPr="001140A2">
          <w:rPr>
            <w:szCs w:val="24"/>
          </w:rPr>
          <w:t xml:space="preserve">mean across channels </w:t>
        </w:r>
      </w:ins>
      <w:ins w:id="133" w:author="Antonio Schettino" w:date="2018-07-16T12:20:00Z">
        <w:r w:rsidR="00290CF8">
          <w:rPr>
            <w:szCs w:val="24"/>
          </w:rPr>
          <w:t>was</w:t>
        </w:r>
      </w:ins>
      <w:ins w:id="134" w:author="Antonio Schettino" w:date="2018-07-16T12:15:00Z">
        <w:r w:rsidR="00290CF8">
          <w:rPr>
            <w:szCs w:val="24"/>
          </w:rPr>
          <w:t xml:space="preserve"> computed </w:t>
        </w:r>
      </w:ins>
      <w:ins w:id="135" w:author="Antonio Schettino" w:date="2018-07-16T12:21:00Z">
        <w:r w:rsidR="00290CF8">
          <w:rPr>
            <w:szCs w:val="24"/>
          </w:rPr>
          <w:t>for each epoch and, if</w:t>
        </w:r>
      </w:ins>
      <w:ins w:id="136" w:author="Antonio Schettino" w:date="2018-07-16T12:15:00Z">
        <w:r w:rsidR="001140A2" w:rsidRPr="001140A2">
          <w:rPr>
            <w:szCs w:val="24"/>
          </w:rPr>
          <w:t xml:space="preserve"> amplitude range, variance, and channel deviation exceed</w:t>
        </w:r>
      </w:ins>
      <w:ins w:id="137" w:author="Antonio Schettino" w:date="2018-07-16T12:21:00Z">
        <w:r w:rsidR="00290CF8">
          <w:rPr>
            <w:szCs w:val="24"/>
          </w:rPr>
          <w:t>ed</w:t>
        </w:r>
      </w:ins>
      <w:ins w:id="138" w:author="Antonio Schettino" w:date="2018-07-16T12:15:00Z">
        <w:r w:rsidR="001140A2" w:rsidRPr="001140A2">
          <w:rPr>
            <w:szCs w:val="24"/>
          </w:rPr>
          <w:t xml:space="preserve"> </w:t>
        </w:r>
      </w:ins>
      <w:ins w:id="139" w:author="Antonio Schettino" w:date="2018-07-16T12:28:00Z">
        <w:r w:rsidR="00054E36" w:rsidRPr="00DC57D0">
          <w:rPr>
            <w:i/>
            <w:szCs w:val="24"/>
          </w:rPr>
          <w:t>z</w:t>
        </w:r>
        <w:r w:rsidR="00054E36">
          <w:rPr>
            <w:szCs w:val="24"/>
          </w:rPr>
          <w:t xml:space="preserve"> = </w:t>
        </w:r>
        <w:r w:rsidR="00054E36" w:rsidRPr="002006AF">
          <w:rPr>
            <w:szCs w:val="24"/>
          </w:rPr>
          <w:t>±3</w:t>
        </w:r>
      </w:ins>
      <w:ins w:id="140" w:author="Antonio Schettino" w:date="2018-07-16T12:21:00Z">
        <w:r w:rsidR="00290CF8">
          <w:rPr>
            <w:szCs w:val="24"/>
          </w:rPr>
          <w:t>,</w:t>
        </w:r>
        <w:r w:rsidR="00290CF8" w:rsidRPr="001140A2">
          <w:rPr>
            <w:szCs w:val="24"/>
          </w:rPr>
          <w:t xml:space="preserve"> </w:t>
        </w:r>
      </w:ins>
      <w:ins w:id="141" w:author="Antonio Schettino" w:date="2018-07-16T12:15:00Z">
        <w:r w:rsidR="001140A2" w:rsidRPr="001140A2">
          <w:rPr>
            <w:szCs w:val="24"/>
          </w:rPr>
          <w:t xml:space="preserve">the </w:t>
        </w:r>
      </w:ins>
      <w:ins w:id="142" w:author="Antonio Schettino" w:date="2018-07-16T12:22:00Z">
        <w:r w:rsidR="00290CF8">
          <w:rPr>
            <w:szCs w:val="24"/>
          </w:rPr>
          <w:t xml:space="preserve">whole </w:t>
        </w:r>
      </w:ins>
      <w:ins w:id="143" w:author="Antonio Schettino" w:date="2018-07-16T12:15:00Z">
        <w:r w:rsidR="001140A2" w:rsidRPr="001140A2">
          <w:rPr>
            <w:szCs w:val="24"/>
          </w:rPr>
          <w:t xml:space="preserve">epoch </w:t>
        </w:r>
      </w:ins>
      <w:ins w:id="144" w:author="Antonio Schettino" w:date="2018-07-16T12:21:00Z">
        <w:r w:rsidR="00290CF8">
          <w:rPr>
            <w:szCs w:val="24"/>
          </w:rPr>
          <w:t>was</w:t>
        </w:r>
      </w:ins>
      <w:ins w:id="145" w:author="Antonio Schettino" w:date="2018-07-16T12:15:00Z">
        <w:r w:rsidR="001140A2" w:rsidRPr="001140A2">
          <w:rPr>
            <w:szCs w:val="24"/>
          </w:rPr>
          <w:t xml:space="preserve"> removed</w:t>
        </w:r>
      </w:ins>
      <w:ins w:id="146" w:author="Antonio Schettino" w:date="2018-07-16T12:21:00Z">
        <w:r w:rsidR="00290CF8">
          <w:rPr>
            <w:szCs w:val="24"/>
          </w:rPr>
          <w:t>;</w:t>
        </w:r>
      </w:ins>
      <w:ins w:id="147" w:author="Antonio Schettino" w:date="2018-07-16T12:27:00Z">
        <w:r w:rsidR="00290CF8">
          <w:rPr>
            <w:szCs w:val="24"/>
          </w:rPr>
          <w:t xml:space="preserve"> (iii)</w:t>
        </w:r>
      </w:ins>
      <w:ins w:id="148" w:author="Antonio Schettino" w:date="2018-07-16T12:22:00Z">
        <w:r w:rsidR="00290CF8">
          <w:rPr>
            <w:szCs w:val="24"/>
          </w:rPr>
          <w:t xml:space="preserve">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ins>
      <w:ins w:id="149" w:author="Antonio Schettino" w:date="2018-07-16T14:05:00Z">
        <w:r w:rsidR="00A91667">
          <w:rPr>
            <w:szCs w:val="24"/>
          </w:rPr>
          <w:t xml:space="preserve">exceeding </w:t>
        </w:r>
      </w:ins>
      <w:ins w:id="150" w:author="Antonio Schettino" w:date="2018-07-16T12:28:00Z">
        <w:r w:rsidR="00054E36" w:rsidRPr="00DC57D0">
          <w:rPr>
            <w:i/>
            <w:szCs w:val="24"/>
          </w:rPr>
          <w:t>z</w:t>
        </w:r>
        <w:r w:rsidR="00054E36">
          <w:rPr>
            <w:szCs w:val="24"/>
          </w:rPr>
          <w:t xml:space="preserve"> = </w:t>
        </w:r>
        <w:r w:rsidR="00054E36" w:rsidRPr="002006AF">
          <w:rPr>
            <w:szCs w:val="24"/>
          </w:rPr>
          <w:t xml:space="preserve">±3 </w:t>
        </w:r>
      </w:ins>
      <w:ins w:id="151" w:author="Antonio Schettino" w:date="2018-07-16T12:22:00Z">
        <w:r w:rsidR="00290CF8">
          <w:rPr>
            <w:szCs w:val="24"/>
          </w:rPr>
          <w:t>were</w:t>
        </w:r>
        <w:r w:rsidR="00290CF8" w:rsidRPr="001140A2">
          <w:rPr>
            <w:szCs w:val="24"/>
          </w:rPr>
          <w:t xml:space="preserve"> interpolated</w:t>
        </w:r>
      </w:ins>
      <w:ins w:id="152" w:author="Antonio Schettino" w:date="2018-07-16T12:23:00Z">
        <w:r w:rsidR="00290CF8">
          <w:rPr>
            <w:szCs w:val="24"/>
          </w:rPr>
          <w:t>;</w:t>
        </w:r>
      </w:ins>
      <w:ins w:id="153" w:author="Antonio Schettino" w:date="2018-07-16T12:27:00Z">
        <w:r w:rsidR="00290CF8">
          <w:rPr>
            <w:szCs w:val="24"/>
          </w:rPr>
          <w:t xml:space="preserve"> (iv)</w:t>
        </w:r>
      </w:ins>
      <w:ins w:id="154" w:author="Antonio Schettino" w:date="2018-07-16T12:23:00Z">
        <w:r w:rsidR="00290CF8">
          <w:rPr>
            <w:szCs w:val="24"/>
          </w:rPr>
          <w:t xml:space="preserve">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ins>
      <w:ins w:id="155" w:author="Antonio Schettino" w:date="2018-07-16T14:05:00Z">
        <w:r w:rsidR="00A91667">
          <w:rPr>
            <w:szCs w:val="24"/>
          </w:rPr>
          <w:t xml:space="preserve">exceeding </w:t>
        </w:r>
      </w:ins>
      <w:ins w:id="156" w:author="Antonio Schettino" w:date="2018-07-16T12:28:00Z">
        <w:r w:rsidR="00054E36" w:rsidRPr="00DC57D0">
          <w:rPr>
            <w:i/>
            <w:szCs w:val="24"/>
          </w:rPr>
          <w:t>z</w:t>
        </w:r>
        <w:r w:rsidR="00054E36">
          <w:rPr>
            <w:szCs w:val="24"/>
          </w:rPr>
          <w:t xml:space="preserve"> = </w:t>
        </w:r>
        <w:r w:rsidR="00054E36" w:rsidRPr="002006AF">
          <w:rPr>
            <w:szCs w:val="24"/>
          </w:rPr>
          <w:t xml:space="preserve">±3 </w:t>
        </w:r>
      </w:ins>
      <w:ins w:id="157" w:author="Antonio Schettino" w:date="2018-07-16T12:23:00Z">
        <w:r w:rsidR="00290CF8">
          <w:rPr>
            <w:szCs w:val="24"/>
          </w:rPr>
          <w:t xml:space="preserve">were </w:t>
        </w:r>
        <w:r w:rsidR="00290CF8" w:rsidRPr="001140A2">
          <w:rPr>
            <w:szCs w:val="24"/>
          </w:rPr>
          <w:t>removed</w:t>
        </w:r>
      </w:ins>
      <w:ins w:id="158" w:author="Antonio Schettino" w:date="2018-07-16T12:24:00Z">
        <w:r w:rsidR="00290CF8">
          <w:rPr>
            <w:szCs w:val="24"/>
          </w:rPr>
          <w:t>;</w:t>
        </w:r>
      </w:ins>
      <w:ins w:id="159" w:author="Antonio Schettino" w:date="2018-07-16T12:27:00Z">
        <w:r w:rsidR="00290CF8">
          <w:rPr>
            <w:szCs w:val="24"/>
          </w:rPr>
          <w:t xml:space="preserve"> (v)</w:t>
        </w:r>
      </w:ins>
      <w:ins w:id="160" w:author="Antonio Schettino" w:date="2018-07-16T12:24:00Z">
        <w:r w:rsidR="00290CF8">
          <w:rPr>
            <w:szCs w:val="24"/>
          </w:rPr>
          <w:t xml:space="preserve"> e</w:t>
        </w:r>
      </w:ins>
      <w:ins w:id="161" w:author="Antonio Schettino" w:date="2018-07-16T12:13:00Z">
        <w:r w:rsidR="003B6FF6" w:rsidRPr="002006AF">
          <w:rPr>
            <w:szCs w:val="24"/>
          </w:rPr>
          <w:t>pochs containing more than 12 interpolated channels were discarded.</w:t>
        </w:r>
      </w:ins>
      <w:ins w:id="162" w:author="Antonio Schettino" w:date="2018-07-16T12:28:00Z">
        <w:r w:rsidR="00054E36">
          <w:rPr>
            <w:szCs w:val="24"/>
          </w:rPr>
          <w:t xml:space="preserve"> </w:t>
        </w:r>
      </w:ins>
      <w:ins w:id="163" w:author="Antonio Schettino" w:date="2018-07-16T12:12:00Z">
        <w:r w:rsidR="00D8304B" w:rsidRPr="00D8304B">
          <w:rPr>
            <w:szCs w:val="24"/>
          </w:rPr>
          <w:t xml:space="preserve">All remaining </w:t>
        </w:r>
      </w:ins>
      <w:ins w:id="164" w:author="Antonio Schettino" w:date="2018-07-16T12:34:00Z">
        <w:r w:rsidR="00060360">
          <w:rPr>
            <w:szCs w:val="24"/>
          </w:rPr>
          <w:t xml:space="preserve">epochs were scanned </w:t>
        </w:r>
      </w:ins>
      <w:ins w:id="165" w:author="Antonio Schettino" w:date="2018-07-16T12:35:00Z">
        <w:r w:rsidR="00060360">
          <w:rPr>
            <w:szCs w:val="24"/>
          </w:rPr>
          <w:t>with</w:t>
        </w:r>
      </w:ins>
      <w:ins w:id="166" w:author="Antonio Schettino" w:date="2018-07-16T12:30:00Z">
        <w:r w:rsidR="00054E36">
          <w:rPr>
            <w:szCs w:val="24"/>
          </w:rPr>
          <w:t xml:space="preserve"> </w:t>
        </w:r>
      </w:ins>
      <w:commentRangeStart w:id="167"/>
      <w:ins w:id="168" w:author="Antonio Schettino" w:date="2018-07-16T12:13:00Z">
        <w:r w:rsidR="00D8304B">
          <w:rPr>
            <w:szCs w:val="24"/>
          </w:rPr>
          <w:t>SCADS</w:t>
        </w:r>
        <w:commentRangeEnd w:id="167"/>
        <w:r w:rsidR="00D8304B">
          <w:rPr>
            <w:rStyle w:val="CommentReference"/>
          </w:rPr>
          <w:commentReference w:id="167"/>
        </w:r>
      </w:ins>
      <w:ins w:id="169" w:author="Antonio Schettino" w:date="2018-07-16T12:35:00Z">
        <w:r w:rsidR="00060360">
          <w:rPr>
            <w:szCs w:val="24"/>
          </w:rPr>
          <w:t xml:space="preserve"> and rejected when flagged as artefactual</w:t>
        </w:r>
      </w:ins>
      <w:ins w:id="170" w:author="Antonio Schettino" w:date="2018-07-16T12:30:00Z">
        <w:r w:rsidR="00054E36">
          <w:rPr>
            <w:szCs w:val="24"/>
          </w:rPr>
          <w:t xml:space="preserve">. For </w:t>
        </w:r>
      </w:ins>
      <w:ins w:id="171" w:author="Antonio Schettino" w:date="2018-07-16T12:31:00Z">
        <w:r w:rsidR="00054E36">
          <w:rPr>
            <w:szCs w:val="24"/>
          </w:rPr>
          <w:t>details</w:t>
        </w:r>
      </w:ins>
      <w:ins w:id="172" w:author="Antonio Schettino" w:date="2018-07-16T12:35:00Z">
        <w:r w:rsidR="00060360">
          <w:rPr>
            <w:szCs w:val="24"/>
          </w:rPr>
          <w:t>,</w:t>
        </w:r>
      </w:ins>
      <w:ins w:id="173" w:author="Antonio Schettino" w:date="2018-07-16T12:31:00Z">
        <w:r w:rsidR="00054E36">
          <w:rPr>
            <w:szCs w:val="24"/>
          </w:rPr>
          <w:t xml:space="preserve"> see our commented code at </w:t>
        </w:r>
        <w:commentRangeStart w:id="174"/>
        <w:r w:rsidR="00054E36">
          <w:rPr>
            <w:rFonts w:eastAsia="Times New Roman"/>
            <w:szCs w:val="24"/>
          </w:rPr>
          <w:fldChar w:fldCharType="begin"/>
        </w:r>
        <w:r w:rsidR="00054E36">
          <w:rPr>
            <w:rFonts w:eastAsia="Times New Roman"/>
            <w:szCs w:val="24"/>
          </w:rPr>
          <w:instrText xml:space="preserve"> HYPERLINK "</w:instrText>
        </w:r>
        <w:r w:rsidR="00054E36" w:rsidRPr="00DC57D0">
          <w:rPr>
            <w:rFonts w:eastAsia="Times New Roman"/>
            <w:szCs w:val="24"/>
          </w:rPr>
          <w:instrText>https://osf.io/xxxxx/</w:instrText>
        </w:r>
        <w:r w:rsidR="00054E36">
          <w:rPr>
            <w:rFonts w:eastAsia="Times New Roman"/>
            <w:szCs w:val="24"/>
          </w:rPr>
          <w:instrText xml:space="preserve">" </w:instrText>
        </w:r>
        <w:r w:rsidR="00054E36">
          <w:rPr>
            <w:rFonts w:eastAsia="Times New Roman"/>
            <w:szCs w:val="24"/>
          </w:rPr>
          <w:fldChar w:fldCharType="separate"/>
        </w:r>
        <w:r w:rsidR="00054E36" w:rsidRPr="000A774E">
          <w:rPr>
            <w:rStyle w:val="Hyperlink"/>
            <w:rFonts w:eastAsia="Times New Roman"/>
            <w:szCs w:val="24"/>
          </w:rPr>
          <w:t>https://osf.io/xxxxx/</w:t>
        </w:r>
        <w:r w:rsidR="00054E36">
          <w:rPr>
            <w:rFonts w:eastAsia="Times New Roman"/>
            <w:szCs w:val="24"/>
          </w:rPr>
          <w:fldChar w:fldCharType="end"/>
        </w:r>
        <w:commentRangeEnd w:id="174"/>
        <w:r w:rsidR="00054E36">
          <w:rPr>
            <w:rStyle w:val="CommentReference"/>
          </w:rPr>
          <w:commentReference w:id="174"/>
        </w:r>
      </w:ins>
      <w:ins w:id="175" w:author="Antonio Schettino" w:date="2018-07-16T12:35:00Z">
        <w:r w:rsidR="00060360">
          <w:rPr>
            <w:rFonts w:eastAsia="Times New Roman"/>
            <w:szCs w:val="24"/>
          </w:rPr>
          <w:t>.</w:t>
        </w:r>
      </w:ins>
      <w:ins w:id="176" w:author="Antonio Schettino" w:date="2018-07-16T15:33:00Z">
        <w:r w:rsidR="00F01C9F">
          <w:rPr>
            <w:rFonts w:eastAsia="Times New Roman"/>
            <w:szCs w:val="24"/>
          </w:rPr>
          <w:t xml:space="preserve"> </w:t>
        </w:r>
      </w:ins>
      <w:ins w:id="177" w:author="Antonio Schettino" w:date="2018-07-16T10:16:00Z">
        <w:r w:rsidRPr="002006AF">
          <w:rPr>
            <w:szCs w:val="24"/>
          </w:rPr>
          <w:t>After pre</w:t>
        </w:r>
      </w:ins>
      <w:ins w:id="178" w:author="Antonio Schettino" w:date="2018-07-16T12:55:00Z">
        <w:r w:rsidR="00703DB2">
          <w:rPr>
            <w:szCs w:val="24"/>
          </w:rPr>
          <w:t>-</w:t>
        </w:r>
      </w:ins>
      <w:ins w:id="179" w:author="Antonio Schettino" w:date="2018-07-16T10:16:00Z">
        <w:r w:rsidRPr="002006AF">
          <w:rPr>
            <w:szCs w:val="24"/>
          </w:rPr>
          <w:t xml:space="preserve">processing, the average number of interpolated channels was </w:t>
        </w:r>
      </w:ins>
      <w:ins w:id="180" w:author="Antonio Schettino" w:date="2018-07-16T12:45:00Z">
        <w:r w:rsidR="00EB170F">
          <w:rPr>
            <w:szCs w:val="24"/>
          </w:rPr>
          <w:t>4.08</w:t>
        </w:r>
      </w:ins>
      <w:ins w:id="181" w:author="Antonio Schettino" w:date="2018-07-16T10:16:00Z">
        <w:r w:rsidRPr="002006AF">
          <w:rPr>
            <w:szCs w:val="24"/>
          </w:rPr>
          <w:t xml:space="preserve"> (</w:t>
        </w:r>
        <w:r w:rsidRPr="00EB170F">
          <w:rPr>
            <w:i/>
            <w:szCs w:val="24"/>
            <w:rPrChange w:id="182" w:author="Antonio Schettino" w:date="2018-07-16T12:45:00Z">
              <w:rPr>
                <w:szCs w:val="24"/>
              </w:rPr>
            </w:rPrChange>
          </w:rPr>
          <w:t>SD</w:t>
        </w:r>
        <w:r w:rsidRPr="002006AF">
          <w:rPr>
            <w:szCs w:val="24"/>
          </w:rPr>
          <w:t xml:space="preserve"> = 1.</w:t>
        </w:r>
      </w:ins>
      <w:ins w:id="183" w:author="Antonio Schettino" w:date="2018-07-16T12:45:00Z">
        <w:r w:rsidR="00EB170F">
          <w:rPr>
            <w:szCs w:val="24"/>
          </w:rPr>
          <w:t>75</w:t>
        </w:r>
      </w:ins>
      <w:ins w:id="184" w:author="Antonio Schettino" w:date="2018-07-16T10:16:00Z">
        <w:r w:rsidRPr="002006AF">
          <w:rPr>
            <w:szCs w:val="24"/>
          </w:rPr>
          <w:t>, range 0</w:t>
        </w:r>
      </w:ins>
      <w:ins w:id="185" w:author="Antonio Schettino" w:date="2018-07-16T12:49:00Z">
        <w:r w:rsidR="000B39A4">
          <w:rPr>
            <w:szCs w:val="24"/>
          </w:rPr>
          <w:t xml:space="preserve"> – </w:t>
        </w:r>
      </w:ins>
      <w:ins w:id="186" w:author="Antonio Schettino" w:date="2018-07-16T10:16:00Z">
        <w:r w:rsidRPr="002006AF">
          <w:rPr>
            <w:szCs w:val="24"/>
          </w:rPr>
          <w:t xml:space="preserve">7) and the mean percentage of rejected epochs was </w:t>
        </w:r>
      </w:ins>
      <w:ins w:id="187" w:author="Antonio Schettino" w:date="2018-07-16T12:42:00Z">
        <w:r w:rsidR="00060360">
          <w:rPr>
            <w:szCs w:val="24"/>
          </w:rPr>
          <w:t>9.74</w:t>
        </w:r>
      </w:ins>
      <w:ins w:id="188" w:author="Antonio Schettino" w:date="2018-07-16T10:16:00Z">
        <w:r w:rsidRPr="002006AF">
          <w:rPr>
            <w:szCs w:val="24"/>
          </w:rPr>
          <w:t>% (</w:t>
        </w:r>
        <w:r w:rsidRPr="00060360">
          <w:rPr>
            <w:i/>
            <w:szCs w:val="24"/>
            <w:rPrChange w:id="189" w:author="Antonio Schettino" w:date="2018-07-16T12:41:00Z">
              <w:rPr>
                <w:szCs w:val="24"/>
              </w:rPr>
            </w:rPrChange>
          </w:rPr>
          <w:t>SD</w:t>
        </w:r>
        <w:r w:rsidRPr="002006AF">
          <w:rPr>
            <w:szCs w:val="24"/>
          </w:rPr>
          <w:t xml:space="preserve"> = </w:t>
        </w:r>
      </w:ins>
      <w:ins w:id="190" w:author="Antonio Schettino" w:date="2018-07-16T12:42:00Z">
        <w:r w:rsidR="00060360">
          <w:rPr>
            <w:szCs w:val="24"/>
          </w:rPr>
          <w:t>6.77</w:t>
        </w:r>
      </w:ins>
      <w:ins w:id="191" w:author="Antonio Schettino" w:date="2018-07-16T10:16:00Z">
        <w:r w:rsidRPr="002006AF">
          <w:rPr>
            <w:szCs w:val="24"/>
          </w:rPr>
          <w:t xml:space="preserve">, range </w:t>
        </w:r>
      </w:ins>
      <w:ins w:id="192" w:author="Antonio Schettino" w:date="2018-07-16T12:41:00Z">
        <w:r w:rsidR="00060360">
          <w:rPr>
            <w:szCs w:val="24"/>
          </w:rPr>
          <w:lastRenderedPageBreak/>
          <w:t>0</w:t>
        </w:r>
      </w:ins>
      <w:ins w:id="193" w:author="Antonio Schettino" w:date="2018-07-16T12:43:00Z">
        <w:r w:rsidR="00060360">
          <w:rPr>
            <w:szCs w:val="24"/>
          </w:rPr>
          <w:t xml:space="preserve"> – 32.</w:t>
        </w:r>
      </w:ins>
      <w:ins w:id="194" w:author="Antonio Schettino" w:date="2018-07-16T12:41:00Z">
        <w:r w:rsidR="00060360">
          <w:rPr>
            <w:szCs w:val="24"/>
          </w:rPr>
          <w:t>5</w:t>
        </w:r>
      </w:ins>
      <w:ins w:id="195" w:author="Antonio Schettino" w:date="2018-07-16T12:43:00Z">
        <w:r w:rsidR="00060360">
          <w:rPr>
            <w:szCs w:val="24"/>
          </w:rPr>
          <w:t>0</w:t>
        </w:r>
      </w:ins>
      <w:ins w:id="196" w:author="Antonio Schettino" w:date="2018-07-16T12:56:00Z">
        <w:r w:rsidR="00C662CF">
          <w:rPr>
            <w:szCs w:val="24"/>
          </w:rPr>
          <w:t>; similar rejection rate across conditions</w:t>
        </w:r>
      </w:ins>
      <w:ins w:id="197" w:author="Antonio Schettino" w:date="2018-07-16T10:16:00Z">
        <w:r w:rsidR="003319D7">
          <w:rPr>
            <w:szCs w:val="24"/>
          </w:rPr>
          <w:t xml:space="preserve">). After re-referencing </w:t>
        </w:r>
      </w:ins>
      <w:ins w:id="198" w:author="Antonio Schettino" w:date="2018-07-16T12:32:00Z">
        <w:r w:rsidR="003319D7" w:rsidRPr="003319D7">
          <w:rPr>
            <w:szCs w:val="24"/>
          </w:rPr>
          <w:t xml:space="preserve">to </w:t>
        </w:r>
      </w:ins>
      <w:ins w:id="199" w:author="Antonio Schettino" w:date="2018-07-16T12:49:00Z">
        <w:r w:rsidR="000B39A4">
          <w:t xml:space="preserve">averaged </w:t>
        </w:r>
        <w:r w:rsidR="000B39A4">
          <w:rPr>
            <w:rStyle w:val="highlight"/>
          </w:rPr>
          <w:t>mast</w:t>
        </w:r>
        <w:r w:rsidR="000B39A4">
          <w:t>oids</w:t>
        </w:r>
      </w:ins>
      <w:ins w:id="200" w:author="Antonio Schettino" w:date="2018-07-16T10:16:00Z">
        <w:r w:rsidRPr="002006AF">
          <w:rPr>
            <w:szCs w:val="24"/>
          </w:rPr>
          <w:t xml:space="preserve">, </w:t>
        </w:r>
      </w:ins>
      <w:ins w:id="201" w:author="Antonio Schettino" w:date="2018-07-16T14:07:00Z">
        <w:r w:rsidR="00A91667">
          <w:rPr>
            <w:szCs w:val="24"/>
          </w:rPr>
          <w:t>trials in each condition were averaged separately for each participant</w:t>
        </w:r>
      </w:ins>
      <w:ins w:id="202" w:author="Antonio Schettino" w:date="2018-07-16T14:09:00Z">
        <w:r w:rsidR="0017433F">
          <w:rPr>
            <w:szCs w:val="24"/>
          </w:rPr>
          <w:t xml:space="preserve">, resulting in the following </w:t>
        </w:r>
        <w:commentRangeStart w:id="203"/>
        <w:r w:rsidR="0017433F">
          <w:rPr>
            <w:szCs w:val="24"/>
          </w:rPr>
          <w:t>grand-averages</w:t>
        </w:r>
      </w:ins>
      <w:commentRangeEnd w:id="203"/>
      <w:ins w:id="204" w:author="Antonio Schettino" w:date="2018-07-16T14:10:00Z">
        <w:r w:rsidR="0017433F">
          <w:rPr>
            <w:rStyle w:val="CommentReference"/>
          </w:rPr>
          <w:commentReference w:id="203"/>
        </w:r>
      </w:ins>
      <w:ins w:id="205" w:author="Antonio Schettino" w:date="2018-07-16T14:09:00Z">
        <w:r w:rsidR="0017433F">
          <w:rPr>
            <w:szCs w:val="24"/>
          </w:rPr>
          <w:t>: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ins>
      <w:ins w:id="206" w:author="Antonio Schettino" w:date="2018-07-16T14:10:00Z">
        <w:r w:rsidR="0017433F">
          <w:rPr>
            <w:szCs w:val="24"/>
          </w:rPr>
          <w:t xml:space="preserve"> (v)</w:t>
        </w:r>
      </w:ins>
      <w:ins w:id="207" w:author="Antonio Schettino" w:date="2018-07-16T14:09:00Z">
        <w:r w:rsidR="0017433F">
          <w:rPr>
            <w:szCs w:val="24"/>
          </w:rPr>
          <w:t xml:space="preserve"> extinction, red attended; </w:t>
        </w:r>
      </w:ins>
      <w:ins w:id="208" w:author="Antonio Schettino" w:date="2018-07-16T14:10:00Z">
        <w:r w:rsidR="0017433F">
          <w:rPr>
            <w:szCs w:val="24"/>
          </w:rPr>
          <w:t>(vi)</w:t>
        </w:r>
      </w:ins>
      <w:ins w:id="209" w:author="Antonio Schettino" w:date="2018-07-16T14:09:00Z">
        <w:r w:rsidR="0017433F" w:rsidRPr="0017433F">
          <w:rPr>
            <w:szCs w:val="24"/>
          </w:rPr>
          <w:t xml:space="preserve"> extinction, blue attended.</w:t>
        </w:r>
      </w:ins>
    </w:p>
    <w:p w14:paraId="4953BD2B" w14:textId="08F2E38D" w:rsidR="002006AF" w:rsidRPr="00D92BFE" w:rsidRDefault="009F39B9" w:rsidP="002006AF">
      <w:pPr>
        <w:spacing w:line="480" w:lineRule="auto"/>
        <w:ind w:firstLine="280"/>
        <w:jc w:val="both"/>
        <w:rPr>
          <w:ins w:id="210" w:author="Antonio Schettino" w:date="2018-07-16T10:19:00Z"/>
          <w:rFonts w:eastAsia="Times New Roman"/>
          <w:szCs w:val="24"/>
        </w:rPr>
      </w:pPr>
      <w:ins w:id="211" w:author="Antonio Schettino" w:date="2018-07-16T15:35:00Z">
        <w:r>
          <w:rPr>
            <w:rFonts w:eastAsia="Times New Roman"/>
            <w:szCs w:val="24"/>
          </w:rPr>
          <w:t>E</w:t>
        </w:r>
      </w:ins>
      <w:ins w:id="212" w:author="Antonio Schettino" w:date="2018-07-16T10:19:00Z">
        <w:r w:rsidR="002006AF" w:rsidRPr="00D92BFE">
          <w:rPr>
            <w:rFonts w:eastAsia="Times New Roman"/>
            <w:szCs w:val="24"/>
          </w:rPr>
          <w:t xml:space="preserve">lectrodes with maximum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s were identified by calculating </w:t>
        </w:r>
        <w:proofErr w:type="spellStart"/>
        <w:r w:rsidR="002006AF" w:rsidRPr="00D92BFE">
          <w:rPr>
            <w:rFonts w:eastAsia="Times New Roman"/>
            <w:szCs w:val="24"/>
          </w:rPr>
          <w:t>isocontour</w:t>
        </w:r>
        <w:proofErr w:type="spellEnd"/>
        <w:r w:rsidR="002006AF" w:rsidRPr="00D92BFE">
          <w:rPr>
            <w:rFonts w:eastAsia="Times New Roman"/>
            <w:szCs w:val="24"/>
          </w:rPr>
          <w:t xml:space="preserve"> voltage maps based on grand-averaged data collapsed across all conditions. As shown in </w:t>
        </w:r>
        <w:r w:rsidR="002006AF" w:rsidRPr="00D92BFE">
          <w:rPr>
            <w:rFonts w:eastAsia="Times New Roman"/>
            <w:i/>
            <w:szCs w:val="24"/>
          </w:rPr>
          <w:t>Figure 2</w:t>
        </w:r>
        <w:r w:rsidR="002006AF" w:rsidRPr="00D92BFE">
          <w:rPr>
            <w:rFonts w:eastAsia="Times New Roman"/>
            <w:szCs w:val="24"/>
          </w:rPr>
          <w:t xml:space="preserve">, activity was mainly localized at </w:t>
        </w:r>
      </w:ins>
      <w:ins w:id="213" w:author="Antonio Schettino" w:date="2018-07-16T16:21:00Z">
        <w:r w:rsidR="000E5106">
          <w:rPr>
            <w:rFonts w:eastAsia="Times New Roman"/>
            <w:szCs w:val="24"/>
          </w:rPr>
          <w:t>central</w:t>
        </w:r>
      </w:ins>
      <w:ins w:id="214" w:author="Antonio Schettino" w:date="2018-07-16T10:19:00Z">
        <w:r w:rsidR="002006AF" w:rsidRPr="00D92BFE">
          <w:rPr>
            <w:rFonts w:eastAsia="Times New Roman"/>
            <w:szCs w:val="24"/>
          </w:rPr>
          <w:t xml:space="preserve"> occipit</w:t>
        </w:r>
      </w:ins>
      <w:ins w:id="215" w:author="Antonio Schettino" w:date="2018-07-16T16:21:00Z">
        <w:r w:rsidR="000E5106">
          <w:rPr>
            <w:rFonts w:eastAsia="Times New Roman"/>
            <w:szCs w:val="24"/>
          </w:rPr>
          <w:t>al</w:t>
        </w:r>
      </w:ins>
      <w:ins w:id="216" w:author="Antonio Schettino" w:date="2018-07-16T10:19:00Z">
        <w:r w:rsidR="002006AF" w:rsidRPr="00D92BFE">
          <w:rPr>
            <w:rFonts w:eastAsia="Times New Roman"/>
            <w:szCs w:val="24"/>
          </w:rPr>
          <w:t xml:space="preserve"> chan</w:t>
        </w:r>
        <w:r w:rsidR="000E5106">
          <w:rPr>
            <w:rFonts w:eastAsia="Times New Roman"/>
            <w:szCs w:val="24"/>
          </w:rPr>
          <w:t>nels (</w:t>
        </w:r>
      </w:ins>
      <w:ins w:id="217" w:author="Antonio Schettino" w:date="2018-07-16T16:22:00Z">
        <w:r w:rsidR="000E5106">
          <w:rPr>
            <w:rFonts w:eastAsia="Times New Roman"/>
            <w:szCs w:val="24"/>
          </w:rPr>
          <w:t>i.e.,</w:t>
        </w:r>
      </w:ins>
      <w:ins w:id="218" w:author="Antonio Schettino" w:date="2018-07-16T10:19:00Z">
        <w:r w:rsidR="002006AF" w:rsidRPr="00D92BFE">
          <w:rPr>
            <w:rFonts w:eastAsia="Times New Roman"/>
            <w:szCs w:val="24"/>
          </w:rPr>
          <w:t xml:space="preserve"> </w:t>
        </w:r>
      </w:ins>
      <w:ins w:id="219" w:author="Antonio Schettino" w:date="2018-07-16T16:22:00Z">
        <w:r w:rsidR="00004024">
          <w:rPr>
            <w:rFonts w:eastAsia="Times New Roman"/>
            <w:szCs w:val="24"/>
          </w:rPr>
          <w:t>Oz</w:t>
        </w:r>
      </w:ins>
      <w:ins w:id="220" w:author="Antonio Schettino" w:date="2018-07-16T10:19:00Z">
        <w:r w:rsidR="002006AF" w:rsidRPr="00D92BFE">
          <w:rPr>
            <w:rFonts w:eastAsia="Times New Roman"/>
            <w:szCs w:val="24"/>
          </w:rPr>
          <w:t xml:space="preserve">, </w:t>
        </w:r>
        <w:proofErr w:type="spellStart"/>
        <w:r w:rsidR="002006AF" w:rsidRPr="00D92BFE">
          <w:rPr>
            <w:rFonts w:eastAsia="Times New Roman"/>
            <w:szCs w:val="24"/>
          </w:rPr>
          <w:t>PO</w:t>
        </w:r>
      </w:ins>
      <w:ins w:id="221" w:author="Antonio Schettino" w:date="2018-07-16T16:22:00Z">
        <w:r w:rsidR="00004024">
          <w:rPr>
            <w:rFonts w:eastAsia="Times New Roman"/>
            <w:szCs w:val="24"/>
          </w:rPr>
          <w:t>z</w:t>
        </w:r>
      </w:ins>
      <w:proofErr w:type="spellEnd"/>
      <w:ins w:id="222" w:author="Antonio Schettino" w:date="2018-07-16T10:19:00Z">
        <w:r w:rsidR="002006AF" w:rsidRPr="00D92BFE">
          <w:rPr>
            <w:rFonts w:eastAsia="Times New Roman"/>
            <w:szCs w:val="24"/>
          </w:rPr>
          <w:t xml:space="preserve">, </w:t>
        </w:r>
      </w:ins>
      <w:ins w:id="223" w:author="Antonio Schettino" w:date="2018-07-16T16:22:00Z">
        <w:r w:rsidR="00004024">
          <w:rPr>
            <w:rFonts w:eastAsia="Times New Roman"/>
            <w:szCs w:val="24"/>
          </w:rPr>
          <w:t>O2, PO3</w:t>
        </w:r>
      </w:ins>
      <w:ins w:id="224" w:author="Antonio Schettino" w:date="2018-07-16T10:19:00Z">
        <w:r w:rsidR="002006AF" w:rsidRPr="00D92BFE">
          <w:rPr>
            <w:rFonts w:eastAsia="Times New Roman"/>
            <w:szCs w:val="24"/>
          </w:rPr>
          <w:t xml:space="preserve">). To account for inter-individual variations in topographical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distributions, we identified and averaged activity from the four electrodes displaying, for each participant, the largest frequency-specific amplitude. After removing linear trends, we extracted </w:t>
        </w:r>
        <w:proofErr w:type="spellStart"/>
        <w:r w:rsidR="002006AF" w:rsidRPr="00D92BFE">
          <w:rPr>
            <w:rFonts w:eastAsia="Times New Roman"/>
            <w:szCs w:val="24"/>
          </w:rPr>
          <w:t>ssVEP</w:t>
        </w:r>
        <w:proofErr w:type="spellEnd"/>
        <w:r w:rsidR="002006AF" w:rsidRPr="00D92BFE">
          <w:rPr>
            <w:rFonts w:eastAsia="Times New Roman"/>
            <w:szCs w:val="24"/>
          </w:rPr>
          <w:t xml:space="preserve"> amplitude at</w:t>
        </w:r>
      </w:ins>
      <w:ins w:id="225" w:author="Antonio Schettino" w:date="2018-07-16T16:22:00Z">
        <w:r w:rsidR="00004024">
          <w:rPr>
            <w:rFonts w:eastAsia="Times New Roman"/>
            <w:szCs w:val="24"/>
          </w:rPr>
          <w:t xml:space="preserve"> 10 and</w:t>
        </w:r>
      </w:ins>
      <w:ins w:id="226" w:author="Antonio Schettino" w:date="2018-07-16T10:19:00Z">
        <w:r w:rsidR="002006AF" w:rsidRPr="00D92BFE">
          <w:rPr>
            <w:rFonts w:eastAsia="Times New Roman"/>
            <w:szCs w:val="24"/>
          </w:rPr>
          <w:t xml:space="preserve"> </w:t>
        </w:r>
      </w:ins>
      <w:ins w:id="227" w:author="Antonio Schettino" w:date="2018-07-16T16:22:00Z">
        <w:r w:rsidR="00004024">
          <w:rPr>
            <w:rFonts w:eastAsia="Times New Roman"/>
            <w:szCs w:val="24"/>
          </w:rPr>
          <w:t>1</w:t>
        </w:r>
      </w:ins>
      <w:ins w:id="228" w:author="Antonio Schettino" w:date="2018-07-16T10:19:00Z">
        <w:r w:rsidR="002006AF" w:rsidRPr="00D92BFE">
          <w:rPr>
            <w:rFonts w:eastAsia="Times New Roman"/>
            <w:szCs w:val="24"/>
          </w:rPr>
          <w:t xml:space="preserve">2 Hz from each individual electrode cluster, separately for each condition (averaged across trials). Fast Fourier Transforms on the EEG signal in a time window from 500 </w:t>
        </w:r>
        <w:proofErr w:type="spellStart"/>
        <w:r w:rsidR="002006AF" w:rsidRPr="00D92BFE">
          <w:rPr>
            <w:rFonts w:eastAsia="Times New Roman"/>
            <w:szCs w:val="24"/>
          </w:rPr>
          <w:t>ms</w:t>
        </w:r>
        <w:proofErr w:type="spellEnd"/>
        <w:r w:rsidR="002006AF" w:rsidRPr="00D92BFE">
          <w:rPr>
            <w:rFonts w:eastAsia="Times New Roman"/>
            <w:szCs w:val="24"/>
          </w:rPr>
          <w:t xml:space="preserve"> (to exclude the typically strong phasic visual evoked response to picture onset) to </w:t>
        </w:r>
      </w:ins>
      <w:ins w:id="229" w:author="Antonio Schettino" w:date="2018-07-16T16:22:00Z">
        <w:r w:rsidR="00004024">
          <w:rPr>
            <w:rFonts w:eastAsia="Times New Roman"/>
            <w:szCs w:val="24"/>
          </w:rPr>
          <w:t>3,25</w:t>
        </w:r>
      </w:ins>
      <w:ins w:id="230" w:author="Antonio Schettino" w:date="2018-07-16T10:19:00Z">
        <w:r w:rsidR="002006AF" w:rsidRPr="00D92BFE">
          <w:rPr>
            <w:rFonts w:eastAsia="Times New Roman"/>
            <w:szCs w:val="24"/>
          </w:rPr>
          <w:t xml:space="preserve">0 </w:t>
        </w:r>
        <w:proofErr w:type="spellStart"/>
        <w:r w:rsidR="002006AF" w:rsidRPr="00D92BFE">
          <w:rPr>
            <w:rFonts w:eastAsia="Times New Roman"/>
            <w:szCs w:val="24"/>
          </w:rPr>
          <w:t>ms</w:t>
        </w:r>
        <w:proofErr w:type="spellEnd"/>
        <w:r w:rsidR="002006AF" w:rsidRPr="00D92BFE">
          <w:rPr>
            <w:rFonts w:eastAsia="Times New Roman"/>
            <w:szCs w:val="24"/>
          </w:rPr>
          <w:t xml:space="preserve"> after stimulus onset was applied, and amplitudes were obtained by extracting the absolute values of the resulting complex Fourier coefficients.</w:t>
        </w:r>
      </w:ins>
    </w:p>
    <w:p w14:paraId="6237070D" w14:textId="291A336A" w:rsidR="002006AF" w:rsidRDefault="002006AF" w:rsidP="004F6F4C">
      <w:pPr>
        <w:rPr>
          <w:ins w:id="231" w:author="Antonio Schettino" w:date="2018-07-16T10:16:00Z"/>
        </w:rPr>
      </w:pPr>
    </w:p>
    <w:p w14:paraId="6D331FD4" w14:textId="1F3DE291" w:rsidR="002006AF" w:rsidRDefault="002006AF" w:rsidP="004F6F4C">
      <w:pPr>
        <w:rPr>
          <w:ins w:id="232" w:author="Antonio Schettino" w:date="2018-07-16T10:20:00Z"/>
        </w:rPr>
      </w:pPr>
    </w:p>
    <w:p w14:paraId="242987C7" w14:textId="6E24B4AF" w:rsidR="00691FE2" w:rsidRDefault="000E5106" w:rsidP="004F6F4C">
      <w:pPr>
        <w:rPr>
          <w:ins w:id="233" w:author="Antonio Schettino" w:date="2018-07-16T10:20:00Z"/>
        </w:rPr>
      </w:pPr>
      <w:ins w:id="234" w:author="Antonio Schettino" w:date="2018-07-16T16:21:00Z">
        <w:r>
          <w:rPr>
            <w:noProof/>
          </w:rPr>
          <w:lastRenderedPageBreak/>
          <w:drawing>
            <wp:inline distT="0" distB="0" distL="0" distR="0" wp14:anchorId="3B251290" wp14:editId="57157B36">
              <wp:extent cx="5971540" cy="5431155"/>
              <wp:effectExtent l="0" t="0" r="0" b="0"/>
              <wp:docPr id="2" name="Picture 2" descr="E:\Experiments\Grahek_Ivan\FSAReward\repo\figures\topos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1540" cy="5431155"/>
                      </a:xfrm>
                      <a:prstGeom prst="rect">
                        <a:avLst/>
                      </a:prstGeom>
                      <a:noFill/>
                      <a:ln>
                        <a:noFill/>
                      </a:ln>
                    </pic:spPr>
                  </pic:pic>
                </a:graphicData>
              </a:graphic>
            </wp:inline>
          </w:drawing>
        </w:r>
      </w:ins>
    </w:p>
    <w:p w14:paraId="450083B4" w14:textId="4F0C680A" w:rsidR="00691FE2" w:rsidRPr="0004428E" w:rsidRDefault="0004428E">
      <w:pPr>
        <w:jc w:val="both"/>
        <w:rPr>
          <w:ins w:id="235" w:author="Antonio Schettino" w:date="2018-07-16T10:20:00Z"/>
          <w:sz w:val="20"/>
          <w:szCs w:val="20"/>
          <w:rPrChange w:id="236" w:author="Antonio Schettino" w:date="2018-07-16T10:59:00Z">
            <w:rPr>
              <w:ins w:id="237" w:author="Antonio Schettino" w:date="2018-07-16T10:20:00Z"/>
            </w:rPr>
          </w:rPrChange>
        </w:rPr>
        <w:pPrChange w:id="238" w:author="Antonio Schettino" w:date="2018-07-16T11:04:00Z">
          <w:pPr/>
        </w:pPrChange>
      </w:pPr>
      <w:commentRangeStart w:id="239"/>
      <w:ins w:id="240" w:author="Antonio Schettino" w:date="2018-07-16T10:59:00Z">
        <w:r w:rsidRPr="004E327F">
          <w:rPr>
            <w:b/>
            <w:sz w:val="20"/>
            <w:szCs w:val="20"/>
            <w:rPrChange w:id="241" w:author="Antonio Schettino" w:date="2018-07-16T11:00:00Z">
              <w:rPr/>
            </w:rPrChange>
          </w:rPr>
          <w:t>Figure</w:t>
        </w:r>
      </w:ins>
      <w:ins w:id="242" w:author="Antonio Schettino" w:date="2018-07-16T13:51:00Z">
        <w:r w:rsidR="00894633">
          <w:rPr>
            <w:b/>
            <w:sz w:val="20"/>
            <w:szCs w:val="20"/>
          </w:rPr>
          <w:t xml:space="preserve"> 2</w:t>
        </w:r>
      </w:ins>
      <w:commentRangeEnd w:id="239"/>
      <w:ins w:id="243" w:author="Antonio Schettino" w:date="2018-07-16T11:01:00Z">
        <w:r w:rsidR="004E327F">
          <w:rPr>
            <w:rStyle w:val="CommentReference"/>
          </w:rPr>
          <w:commentReference w:id="239"/>
        </w:r>
      </w:ins>
      <w:ins w:id="244" w:author="Antonio Schettino" w:date="2018-07-16T10:59:00Z">
        <w:r w:rsidRPr="004E327F">
          <w:rPr>
            <w:b/>
            <w:sz w:val="20"/>
            <w:szCs w:val="20"/>
            <w:rPrChange w:id="245" w:author="Antonio Schettino" w:date="2018-07-16T11:00:00Z">
              <w:rPr/>
            </w:rPrChange>
          </w:rPr>
          <w:t>.</w:t>
        </w:r>
        <w:r w:rsidRPr="0004428E">
          <w:rPr>
            <w:sz w:val="20"/>
            <w:szCs w:val="20"/>
            <w:rPrChange w:id="246" w:author="Antonio Schettino" w:date="2018-07-16T10:59:00Z">
              <w:rPr/>
            </w:rPrChange>
          </w:rPr>
          <w:t xml:space="preserve"> Grand average FFT-amplitude spectra derived from EEG signals at each participant's best four-electrode cluster for the </w:t>
        </w:r>
      </w:ins>
      <w:commentRangeStart w:id="247"/>
      <w:ins w:id="248" w:author="Antonio Schettino" w:date="2018-07-16T11:03:00Z">
        <w:r w:rsidR="004E327F">
          <w:rPr>
            <w:sz w:val="20"/>
            <w:szCs w:val="20"/>
          </w:rPr>
          <w:t>10 and 1</w:t>
        </w:r>
      </w:ins>
      <w:ins w:id="249" w:author="Antonio Schettino" w:date="2018-07-16T10:59:00Z">
        <w:r w:rsidRPr="0004428E">
          <w:rPr>
            <w:sz w:val="20"/>
            <w:szCs w:val="20"/>
            <w:rPrChange w:id="250" w:author="Antonio Schettino" w:date="2018-07-16T10:59:00Z">
              <w:rPr/>
            </w:rPrChange>
          </w:rPr>
          <w:t>2 Hz signal</w:t>
        </w:r>
      </w:ins>
      <w:commentRangeEnd w:id="247"/>
      <w:ins w:id="251" w:author="Antonio Schettino" w:date="2018-07-16T11:04:00Z">
        <w:r w:rsidR="004E327F">
          <w:rPr>
            <w:rStyle w:val="CommentReference"/>
          </w:rPr>
          <w:commentReference w:id="247"/>
        </w:r>
      </w:ins>
      <w:ins w:id="252" w:author="Antonio Schettino" w:date="2018-07-16T11:03:00Z">
        <w:r w:rsidR="004E327F">
          <w:rPr>
            <w:sz w:val="20"/>
            <w:szCs w:val="20"/>
          </w:rPr>
          <w:t xml:space="preserve">. </w:t>
        </w:r>
      </w:ins>
    </w:p>
    <w:p w14:paraId="31EA24C0" w14:textId="77777777" w:rsidR="00691FE2" w:rsidRDefault="00691FE2" w:rsidP="004F6F4C">
      <w:bookmarkStart w:id="253" w:name="_GoBack"/>
      <w:bookmarkEnd w:id="253"/>
    </w:p>
    <w:p w14:paraId="10D01D99" w14:textId="16633955" w:rsidR="004F6F4C" w:rsidRDefault="004F6F4C">
      <w:pPr>
        <w:pStyle w:val="Heading2"/>
        <w:spacing w:before="0" w:after="240"/>
        <w:pPrChange w:id="254" w:author="Antonio Schettino" w:date="2018-07-16T09:48:00Z">
          <w:pPr>
            <w:pStyle w:val="Heading2"/>
          </w:pPr>
        </w:pPrChange>
      </w:pPr>
      <w:r>
        <w:t>Statistical analyses</w:t>
      </w:r>
    </w:p>
    <w:p w14:paraId="5746E42D" w14:textId="7EC3E0F7" w:rsidR="008A3C86" w:rsidDel="00F35FBF" w:rsidRDefault="008A3C86" w:rsidP="008A3C86">
      <w:pPr>
        <w:rPr>
          <w:del w:id="255" w:author="Antonio Schettino" w:date="2018-07-16T09:48:00Z"/>
        </w:rPr>
      </w:pPr>
    </w:p>
    <w:p w14:paraId="3B96C488" w14:textId="74D23D6E" w:rsidR="00F35FBF" w:rsidRDefault="001512DB" w:rsidP="00F35FBF">
      <w:pPr>
        <w:spacing w:line="480" w:lineRule="auto"/>
        <w:ind w:firstLine="284"/>
        <w:jc w:val="both"/>
        <w:rPr>
          <w:ins w:id="256" w:author="Antonio Schettino" w:date="2018-07-16T11:05:00Z"/>
        </w:rPr>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 xml:space="preserve">(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w:t>
      </w:r>
      <w:proofErr w:type="gramStart"/>
      <w:r w:rsidR="00720800" w:rsidRPr="00720800">
        <w:rPr>
          <w:highlight w:val="yellow"/>
        </w:rPr>
        <w:t>this is why</w:t>
      </w:r>
      <w:proofErr w:type="gramEnd"/>
      <w:r w:rsidR="00720800" w:rsidRPr="00720800">
        <w:rPr>
          <w:highlight w:val="yellow"/>
        </w:rPr>
        <w:t xml:space="preserve">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6F6D5A">
        <w:t xml:space="preserve">We have confirmed that </w:t>
      </w:r>
      <w:proofErr w:type="gramStart"/>
      <w:r w:rsidR="006F6D5A">
        <w:t>all of</w:t>
      </w:r>
      <w:proofErr w:type="gramEnd"/>
      <w:r w:rsidR="006F6D5A">
        <w:t xml:space="preserve"> the models have converged well </w:t>
      </w:r>
      <w:r w:rsidR="003D5C58">
        <w:t>by examining the trace plots, autocorrelation, and the variance between chains (Gelman-Rubin statistic</w:t>
      </w:r>
      <w:r w:rsidR="002D1838">
        <w:t>; just a reference for this</w:t>
      </w:r>
      <w:r w:rsidR="003D5C58">
        <w:t xml:space="preserve">). </w:t>
      </w:r>
      <w:r w:rsidR="00D03DBF">
        <w:t xml:space="preserve">Model comparison was done using the Widely Applicable Information Criterion (WAIC; </w:t>
      </w:r>
      <w:r w:rsidR="00D03DBF" w:rsidRPr="00D03DBF">
        <w:rPr>
          <w:highlight w:val="yellow"/>
        </w:rPr>
        <w:t>reference</w:t>
      </w:r>
      <w:r w:rsidR="00D03DBF">
        <w:t xml:space="preserve">). The best model was selected </w:t>
      </w:r>
      <w:r w:rsidR="00313C20">
        <w:t>and the posterior distribution of parameters</w:t>
      </w:r>
      <w:r w:rsidR="0083578A">
        <w:t xml:space="preserve"> and conditions</w:t>
      </w:r>
      <w:r w:rsidR="00313C20">
        <w:t xml:space="preserve"> of interest was examined.</w:t>
      </w:r>
    </w:p>
    <w:p w14:paraId="3942524A" w14:textId="097DE9AB" w:rsidR="0044078F" w:rsidRDefault="0044078F" w:rsidP="0044078F">
      <w:pPr>
        <w:pStyle w:val="Heading2"/>
        <w:spacing w:before="0" w:after="240"/>
        <w:rPr>
          <w:ins w:id="257" w:author="Antonio Schettino" w:date="2018-07-16T11:05:00Z"/>
        </w:rPr>
      </w:pPr>
      <w:ins w:id="258" w:author="Antonio Schettino" w:date="2018-07-16T11:05:00Z">
        <w:r>
          <w:t>Software</w:t>
        </w:r>
      </w:ins>
      <w:ins w:id="259" w:author="Antonio Schettino" w:date="2018-07-16T13:47:00Z">
        <w:r w:rsidR="0085780C">
          <w:t xml:space="preserve"> for data visualization and analysis</w:t>
        </w:r>
      </w:ins>
    </w:p>
    <w:p w14:paraId="5DF50D42" w14:textId="1541F990" w:rsidR="0044078F" w:rsidRDefault="0044078F" w:rsidP="0044078F">
      <w:pPr>
        <w:spacing w:line="480" w:lineRule="auto"/>
        <w:ind w:firstLine="284"/>
        <w:jc w:val="both"/>
        <w:rPr>
          <w:ins w:id="260" w:author="Antonio Schettino" w:date="2018-07-16T11:05:00Z"/>
        </w:rPr>
      </w:pPr>
      <w:ins w:id="261" w:author="Antonio Schettino" w:date="2018-07-16T11:05:00Z">
        <w:r>
          <w:t xml:space="preserve">Visualization and statistical analyses were performed using </w:t>
        </w:r>
        <w:commentRangeStart w:id="262"/>
        <w:r>
          <w:t>R</w:t>
        </w:r>
      </w:ins>
      <w:commentRangeEnd w:id="262"/>
      <w:ins w:id="263" w:author="Antonio Schettino" w:date="2018-07-16T11:21:00Z">
        <w:r w:rsidR="009D644F">
          <w:rPr>
            <w:rStyle w:val="CommentReference"/>
          </w:rPr>
          <w:commentReference w:id="262"/>
        </w:r>
      </w:ins>
      <w:ins w:id="264" w:author="Antonio Schettino" w:date="2018-07-16T11:05:00Z">
        <w:r>
          <w:t xml:space="preserve"> v3.4.4 via </w:t>
        </w:r>
        <w:commentRangeStart w:id="265"/>
        <w:proofErr w:type="spellStart"/>
        <w:r>
          <w:t>RStudio</w:t>
        </w:r>
        <w:proofErr w:type="spellEnd"/>
        <w:r>
          <w:t xml:space="preserve"> </w:t>
        </w:r>
      </w:ins>
      <w:commentRangeEnd w:id="265"/>
      <w:ins w:id="266" w:author="Antonio Schettino" w:date="2018-07-16T11:21:00Z">
        <w:r w:rsidR="009D644F">
          <w:rPr>
            <w:rStyle w:val="CommentReference"/>
          </w:rPr>
          <w:commentReference w:id="265"/>
        </w:r>
      </w:ins>
      <w:ins w:id="267" w:author="Antonio Schettino" w:date="2018-07-16T11:05:00Z">
        <w:r>
          <w:t>v1.1.453. We used the following packages (and their respective dependencies):</w:t>
        </w:r>
      </w:ins>
    </w:p>
    <w:p w14:paraId="1D0A7804" w14:textId="554EE0D1" w:rsidR="0044078F" w:rsidRDefault="0044078F" w:rsidP="0044078F">
      <w:pPr>
        <w:spacing w:line="480" w:lineRule="auto"/>
        <w:ind w:firstLine="284"/>
        <w:jc w:val="both"/>
        <w:rPr>
          <w:ins w:id="268" w:author="Antonio Schettino" w:date="2018-07-16T11:05:00Z"/>
        </w:rPr>
      </w:pPr>
      <w:ins w:id="269" w:author="Antonio Schettino" w:date="2018-07-16T11:05:00Z">
        <w:r>
          <w:t>•</w:t>
        </w:r>
        <w:r>
          <w:tab/>
          <w:t xml:space="preserve">data manipulation: </w:t>
        </w:r>
        <w:commentRangeStart w:id="270"/>
        <w:proofErr w:type="spellStart"/>
        <w:r>
          <w:t>tidyverse</w:t>
        </w:r>
        <w:proofErr w:type="spellEnd"/>
        <w:r>
          <w:t xml:space="preserve"> </w:t>
        </w:r>
      </w:ins>
      <w:commentRangeEnd w:id="270"/>
      <w:ins w:id="271" w:author="Antonio Schettino" w:date="2018-07-16T11:22:00Z">
        <w:r w:rsidR="009D644F">
          <w:rPr>
            <w:rStyle w:val="CommentReference"/>
          </w:rPr>
          <w:commentReference w:id="270"/>
        </w:r>
      </w:ins>
      <w:ins w:id="272" w:author="Antonio Schettino" w:date="2018-07-16T11:05:00Z">
        <w:r>
          <w:t>v1.2.1;</w:t>
        </w:r>
      </w:ins>
    </w:p>
    <w:p w14:paraId="35AAFF88" w14:textId="79A76B92" w:rsidR="0044078F" w:rsidRDefault="0012309A" w:rsidP="0044078F">
      <w:pPr>
        <w:spacing w:line="480" w:lineRule="auto"/>
        <w:ind w:firstLine="284"/>
        <w:jc w:val="both"/>
        <w:rPr>
          <w:ins w:id="273" w:author="Antonio Schettino" w:date="2018-07-16T11:05:00Z"/>
        </w:rPr>
      </w:pPr>
      <w:ins w:id="274" w:author="Antonio Schettino" w:date="2018-07-16T11:05:00Z">
        <w:r>
          <w:t>•</w:t>
        </w:r>
        <w:r>
          <w:tab/>
          <w:t xml:space="preserve">statistical analyses: </w:t>
        </w:r>
        <w:commentRangeStart w:id="275"/>
        <w:proofErr w:type="spellStart"/>
        <w:r>
          <w:t>Rmisc</w:t>
        </w:r>
        <w:proofErr w:type="spellEnd"/>
        <w:r w:rsidR="0044078F">
          <w:t xml:space="preserve"> </w:t>
        </w:r>
      </w:ins>
      <w:commentRangeEnd w:id="275"/>
      <w:ins w:id="276" w:author="Antonio Schettino" w:date="2018-07-16T11:22:00Z">
        <w:r w:rsidR="009D644F">
          <w:rPr>
            <w:rStyle w:val="CommentReference"/>
          </w:rPr>
          <w:commentReference w:id="275"/>
        </w:r>
      </w:ins>
      <w:ins w:id="277" w:author="Antonio Schettino" w:date="2018-07-16T11:05:00Z">
        <w:r w:rsidR="0044078F">
          <w:t xml:space="preserve">v1.5, </w:t>
        </w:r>
      </w:ins>
      <w:proofErr w:type="spellStart"/>
      <w:ins w:id="278" w:author="Antonio Schettino" w:date="2018-07-16T11:06:00Z">
        <w:r w:rsidR="0044078F">
          <w:t>brms</w:t>
        </w:r>
      </w:ins>
      <w:proofErr w:type="spellEnd"/>
      <w:ins w:id="279" w:author="Antonio Schettino" w:date="2018-07-16T11:05:00Z">
        <w:r w:rsidR="0044078F">
          <w:t xml:space="preserve"> v</w:t>
        </w:r>
      </w:ins>
      <w:ins w:id="280" w:author="Antonio Schettino" w:date="2018-07-16T11:11:00Z">
        <w:r w:rsidR="0044078F">
          <w:t>2.3</w:t>
        </w:r>
      </w:ins>
      <w:ins w:id="281" w:author="Antonio Schettino" w:date="2018-07-16T11:22:00Z">
        <w:r w:rsidR="009D644F">
          <w:t>.</w:t>
        </w:r>
      </w:ins>
      <w:ins w:id="282" w:author="Antonio Schettino" w:date="2018-07-16T11:11:00Z">
        <w:r w:rsidR="0044078F">
          <w:t>1</w:t>
        </w:r>
      </w:ins>
      <w:ins w:id="283" w:author="Antonio Schettino" w:date="2018-07-16T11:05:00Z">
        <w:r w:rsidR="0044078F">
          <w:t>;</w:t>
        </w:r>
      </w:ins>
    </w:p>
    <w:p w14:paraId="7C19C238" w14:textId="09C38905" w:rsidR="0044078F" w:rsidRDefault="0044078F" w:rsidP="0044078F">
      <w:pPr>
        <w:spacing w:line="480" w:lineRule="auto"/>
        <w:ind w:firstLine="284"/>
        <w:jc w:val="both"/>
        <w:rPr>
          <w:ins w:id="284" w:author="Antonio Schettino" w:date="2018-07-16T11:05:00Z"/>
        </w:rPr>
      </w:pPr>
      <w:ins w:id="285" w:author="Antonio Schettino" w:date="2018-07-16T11:05:00Z">
        <w:r>
          <w:t>•</w:t>
        </w:r>
        <w:r>
          <w:tab/>
          <w:t xml:space="preserve">visualization: </w:t>
        </w:r>
      </w:ins>
      <w:proofErr w:type="spellStart"/>
      <w:ins w:id="286" w:author="Antonio Schettino" w:date="2018-07-16T11:07:00Z">
        <w:r>
          <w:t>cowplot</w:t>
        </w:r>
      </w:ins>
      <w:proofErr w:type="spellEnd"/>
      <w:ins w:id="287" w:author="Antonio Schettino" w:date="2018-07-16T11:10:00Z">
        <w:r>
          <w:t xml:space="preserve"> v0.9.2</w:t>
        </w:r>
      </w:ins>
      <w:ins w:id="288" w:author="Antonio Schettino" w:date="2018-07-16T11:07:00Z">
        <w:r>
          <w:t xml:space="preserve">, </w:t>
        </w:r>
      </w:ins>
      <w:commentRangeStart w:id="289"/>
      <w:proofErr w:type="spellStart"/>
      <w:ins w:id="290" w:author="Antonio Schettino" w:date="2018-07-16T11:05:00Z">
        <w:r>
          <w:t>yarrr</w:t>
        </w:r>
        <w:proofErr w:type="spellEnd"/>
        <w:r>
          <w:t xml:space="preserve"> </w:t>
        </w:r>
      </w:ins>
      <w:commentRangeEnd w:id="289"/>
      <w:ins w:id="291" w:author="Antonio Schettino" w:date="2018-07-16T11:34:00Z">
        <w:r w:rsidR="00F728DD">
          <w:rPr>
            <w:rStyle w:val="CommentReference"/>
          </w:rPr>
          <w:commentReference w:id="289"/>
        </w:r>
      </w:ins>
      <w:ins w:id="292" w:author="Antonio Schettino" w:date="2018-07-16T11:05:00Z">
        <w:r>
          <w:t xml:space="preserve">v0.1.5, </w:t>
        </w:r>
        <w:commentRangeStart w:id="293"/>
        <w:proofErr w:type="spellStart"/>
        <w:r>
          <w:t>viridis</w:t>
        </w:r>
        <w:proofErr w:type="spellEnd"/>
        <w:r>
          <w:t xml:space="preserve"> </w:t>
        </w:r>
      </w:ins>
      <w:commentRangeEnd w:id="293"/>
      <w:ins w:id="294" w:author="Antonio Schettino" w:date="2018-07-16T11:34:00Z">
        <w:r w:rsidR="00345703">
          <w:rPr>
            <w:rStyle w:val="CommentReference"/>
          </w:rPr>
          <w:commentReference w:id="293"/>
        </w:r>
      </w:ins>
      <w:ins w:id="295" w:author="Antonio Schettino" w:date="2018-07-16T11:05:00Z">
        <w:r>
          <w:t xml:space="preserve">v0.5.1, </w:t>
        </w:r>
        <w:commentRangeStart w:id="296"/>
        <w:proofErr w:type="spellStart"/>
        <w:r>
          <w:t>eegUtils</w:t>
        </w:r>
        <w:proofErr w:type="spellEnd"/>
        <w:r>
          <w:t xml:space="preserve"> </w:t>
        </w:r>
      </w:ins>
      <w:commentRangeEnd w:id="296"/>
      <w:ins w:id="297" w:author="Antonio Schettino" w:date="2018-07-16T11:35:00Z">
        <w:r w:rsidR="00BA5B39">
          <w:rPr>
            <w:rStyle w:val="CommentReference"/>
          </w:rPr>
          <w:commentReference w:id="296"/>
        </w:r>
      </w:ins>
      <w:ins w:id="298" w:author="Antonio Schettino" w:date="2018-07-16T11:05:00Z">
        <w:r>
          <w:t>v0.2.0</w:t>
        </w:r>
      </w:ins>
      <w:ins w:id="299" w:author="Antonio Schettino" w:date="2018-07-16T11:09:00Z">
        <w:r>
          <w:t>,</w:t>
        </w:r>
        <w:r w:rsidRPr="0044078F">
          <w:t xml:space="preserve"> </w:t>
        </w:r>
        <w:proofErr w:type="spellStart"/>
        <w:r w:rsidRPr="0044078F">
          <w:t>brmstools</w:t>
        </w:r>
      </w:ins>
      <w:proofErr w:type="spellEnd"/>
      <w:ins w:id="300" w:author="Antonio Schettino" w:date="2018-07-16T11:21:00Z">
        <w:r w:rsidR="0012309A">
          <w:t>,</w:t>
        </w:r>
      </w:ins>
      <w:ins w:id="301" w:author="Antonio Schettino" w:date="2018-07-16T11:09:00Z">
        <w:r w:rsidRPr="0044078F">
          <w:t xml:space="preserve"> BEST</w:t>
        </w:r>
      </w:ins>
      <w:ins w:id="302" w:author="Antonio Schettino" w:date="2018-07-16T11:21:00Z">
        <w:r w:rsidR="0012309A">
          <w:t>;</w:t>
        </w:r>
      </w:ins>
    </w:p>
    <w:p w14:paraId="408B89F7" w14:textId="66C3F15E" w:rsidR="0044078F" w:rsidRDefault="0044078F" w:rsidP="0044078F">
      <w:pPr>
        <w:spacing w:line="480" w:lineRule="auto"/>
        <w:ind w:firstLine="284"/>
        <w:jc w:val="both"/>
        <w:rPr>
          <w:ins w:id="303" w:author="Antonio Schettino" w:date="2018-07-16T09:48:00Z"/>
        </w:rPr>
      </w:pPr>
      <w:ins w:id="304" w:author="Antonio Schettino" w:date="2018-07-16T11:05:00Z">
        <w:r>
          <w:lastRenderedPageBreak/>
          <w:t>•</w:t>
        </w:r>
        <w:r>
          <w:tab/>
          <w:t xml:space="preserve">report generation: </w:t>
        </w:r>
        <w:commentRangeStart w:id="305"/>
        <w:proofErr w:type="spellStart"/>
        <w:r>
          <w:t>pacman</w:t>
        </w:r>
        <w:proofErr w:type="spellEnd"/>
        <w:r>
          <w:t xml:space="preserve"> </w:t>
        </w:r>
      </w:ins>
      <w:commentRangeEnd w:id="305"/>
      <w:ins w:id="306" w:author="Antonio Schettino" w:date="2018-07-16T11:35:00Z">
        <w:r w:rsidR="00C4414F">
          <w:rPr>
            <w:rStyle w:val="CommentReference"/>
          </w:rPr>
          <w:commentReference w:id="305"/>
        </w:r>
      </w:ins>
      <w:ins w:id="307" w:author="Antonio Schettino" w:date="2018-07-16T11:05:00Z">
        <w:r>
          <w:t xml:space="preserve">v0.4.6, </w:t>
        </w:r>
        <w:commentRangeStart w:id="308"/>
        <w:proofErr w:type="spellStart"/>
        <w:r>
          <w:t>knitr</w:t>
        </w:r>
        <w:proofErr w:type="spellEnd"/>
        <w:r>
          <w:t xml:space="preserve"> </w:t>
        </w:r>
      </w:ins>
      <w:commentRangeEnd w:id="308"/>
      <w:ins w:id="309" w:author="Antonio Schettino" w:date="2018-07-16T11:35:00Z">
        <w:r w:rsidR="00C4414F">
          <w:rPr>
            <w:rStyle w:val="CommentReference"/>
          </w:rPr>
          <w:commentReference w:id="308"/>
        </w:r>
      </w:ins>
      <w:ins w:id="310" w:author="Antonio Schettino" w:date="2018-07-16T11:05:00Z">
        <w:r>
          <w:t>v1.20</w:t>
        </w:r>
      </w:ins>
      <w:ins w:id="311" w:author="Antonio Schettino" w:date="2018-07-16T11:07:00Z">
        <w:r>
          <w:t>.</w:t>
        </w:r>
      </w:ins>
    </w:p>
    <w:p w14:paraId="1AB82376" w14:textId="77777777" w:rsidR="00F35FBF" w:rsidRDefault="00F35FBF">
      <w:pPr>
        <w:rPr>
          <w:ins w:id="312" w:author="Antonio Schettino" w:date="2018-07-16T09:48:00Z"/>
        </w:rPr>
      </w:pPr>
      <w:ins w:id="313" w:author="Antonio Schettino" w:date="2018-07-16T09:48:00Z">
        <w:r>
          <w:br w:type="page"/>
        </w:r>
      </w:ins>
    </w:p>
    <w:p w14:paraId="71C7E87A" w14:textId="16BE0D74" w:rsidR="00A55975" w:rsidRPr="00D03DBF" w:rsidDel="00F35FBF" w:rsidRDefault="00313C20">
      <w:pPr>
        <w:pStyle w:val="Heading1"/>
        <w:spacing w:before="0" w:after="240"/>
        <w:rPr>
          <w:del w:id="314" w:author="Antonio Schettino" w:date="2018-07-16T09:48:00Z"/>
        </w:rPr>
        <w:pPrChange w:id="315" w:author="Antonio Schettino" w:date="2018-07-16T09:49:00Z">
          <w:pPr>
            <w:spacing w:line="480" w:lineRule="auto"/>
            <w:ind w:firstLine="284"/>
            <w:jc w:val="both"/>
          </w:pPr>
        </w:pPrChange>
      </w:pPr>
      <w:del w:id="316" w:author="Antonio Schettino" w:date="2018-07-16T09:48:00Z">
        <w:r w:rsidDel="00F35FBF">
          <w:lastRenderedPageBreak/>
          <w:delText xml:space="preserve"> </w:delText>
        </w:r>
      </w:del>
    </w:p>
    <w:p w14:paraId="15FA9DA9" w14:textId="73BF6E23" w:rsidR="009508C9" w:rsidRDefault="009508C9">
      <w:pPr>
        <w:pStyle w:val="Heading1"/>
        <w:spacing w:before="0" w:after="240"/>
        <w:pPrChange w:id="317" w:author="Antonio Schettino" w:date="2018-07-16T09:49:00Z">
          <w:pPr>
            <w:pStyle w:val="Heading1"/>
            <w:spacing w:before="0"/>
          </w:pPr>
        </w:pPrChange>
      </w:pPr>
      <w:r>
        <w:t>Results</w:t>
      </w:r>
    </w:p>
    <w:p w14:paraId="11F11DC4" w14:textId="16853856" w:rsidR="00BE710C" w:rsidRPr="00BE710C" w:rsidDel="00F35FBF" w:rsidRDefault="00BE710C">
      <w:pPr>
        <w:spacing w:after="240"/>
        <w:rPr>
          <w:del w:id="318" w:author="Antonio Schettino" w:date="2018-07-16T09:49:00Z"/>
        </w:rPr>
        <w:pPrChange w:id="319" w:author="Antonio Schettino" w:date="2018-07-16T09:49:00Z">
          <w:pPr/>
        </w:pPrChange>
      </w:pPr>
    </w:p>
    <w:p w14:paraId="3B5595AE" w14:textId="0A34ACD7" w:rsidR="008C4B5F" w:rsidDel="00F35FBF" w:rsidRDefault="008C4B5F">
      <w:pPr>
        <w:pStyle w:val="Heading2"/>
        <w:spacing w:before="0" w:after="240"/>
        <w:rPr>
          <w:del w:id="320" w:author="Antonio Schettino" w:date="2018-07-16T09:49:00Z"/>
        </w:rPr>
        <w:pPrChange w:id="321" w:author="Antonio Schettino" w:date="2018-07-16T09:49:00Z">
          <w:pPr>
            <w:pStyle w:val="Heading2"/>
          </w:pPr>
        </w:pPrChange>
      </w:pPr>
      <w:r>
        <w:t>Behavioral results</w:t>
      </w:r>
    </w:p>
    <w:p w14:paraId="09C056F5" w14:textId="5830DE7E" w:rsidR="00B5232F" w:rsidRDefault="00B5232F">
      <w:pPr>
        <w:pStyle w:val="Heading2"/>
        <w:spacing w:before="0" w:after="240"/>
        <w:pPrChange w:id="322" w:author="Antonio Schettino" w:date="2018-07-16T09:49:00Z">
          <w:pPr/>
        </w:pPrChange>
      </w:pPr>
    </w:p>
    <w:p w14:paraId="3DE4EF01" w14:textId="0C779CD0" w:rsidR="00AF1D01" w:rsidRDefault="00AA56D6" w:rsidP="00F35FBF">
      <w:pPr>
        <w:spacing w:line="480" w:lineRule="auto"/>
        <w:ind w:firstLine="284"/>
        <w:jc w:val="both"/>
      </w:pPr>
      <w:proofErr w:type="gramStart"/>
      <w:r>
        <w:t>First</w:t>
      </w:r>
      <w:proofErr w:type="gramEnd"/>
      <w:r>
        <w:t xml:space="preserve"> we fitted a model with no constant effects and varying intercepts across subject. This model was fitted </w:t>
      </w:r>
      <w:proofErr w:type="gramStart"/>
      <w:r>
        <w:t>in order to</w:t>
      </w:r>
      <w:proofErr w:type="gramEnd"/>
      <w:r>
        <w:t xml:space="preserve"> investigate the possibility that the data is explained by variation between subjects. </w:t>
      </w:r>
      <w:proofErr w:type="gramStart"/>
      <w:r w:rsidR="00AF1D01">
        <w:t>In order to</w:t>
      </w:r>
      <w:proofErr w:type="gramEnd"/>
      <w:r w:rsidR="00AF1D01">
        <w:t xml:space="preserve"> investigate the effect of phase we fitted a model that included only reward phase as the constant predictor and varying intercepts and slopes across subjects for this effect. To investigate the possible interaction between reward phase and reward magnitude, we fitted a model with these two effects and their interaction as constant effects. The intercepts and slopes of main effects and their interaction </w:t>
      </w:r>
      <w:proofErr w:type="gramStart"/>
      <w:r w:rsidR="00AF1D01">
        <w:t>were allowed to</w:t>
      </w:r>
      <w:proofErr w:type="gramEnd"/>
      <w:r w:rsidR="00AF1D01">
        <w:t xml:space="preserve"> vary across participants. These </w:t>
      </w:r>
      <w:r w:rsidR="00777547">
        <w:t>three</w:t>
      </w:r>
      <w:r w:rsidR="00AF1D01">
        <w:t xml:space="preserve"> models were fitted separately to predict hit rates and reaction times. </w:t>
      </w:r>
    </w:p>
    <w:p w14:paraId="2FD4B258" w14:textId="0ACA368E" w:rsidR="008C4B5F" w:rsidRDefault="008C4B5F">
      <w:pPr>
        <w:pStyle w:val="Heading2"/>
        <w:spacing w:before="0" w:after="240"/>
        <w:pPrChange w:id="323" w:author="Antonio Schettino" w:date="2018-07-16T09:53:00Z">
          <w:pPr>
            <w:pStyle w:val="Heading2"/>
          </w:pPr>
        </w:pPrChange>
      </w:pPr>
      <w:r>
        <w:t xml:space="preserve">Hit rates </w:t>
      </w:r>
    </w:p>
    <w:p w14:paraId="1CC65E61" w14:textId="77777777" w:rsidR="006F3879" w:rsidRDefault="006F3879" w:rsidP="006F3879">
      <w:r>
        <w:t>Raw data – always plot in the same fashion as the posterior</w:t>
      </w:r>
    </w:p>
    <w:p w14:paraId="011F6797"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2CD5AFBF" w14:textId="77777777" w:rsidR="006F3879" w:rsidRDefault="006F3879" w:rsidP="006F3879">
      <w:pPr>
        <w:pStyle w:val="ListParagraph"/>
        <w:numPr>
          <w:ilvl w:val="0"/>
          <w:numId w:val="38"/>
        </w:numPr>
      </w:pPr>
      <w:r>
        <w:t>Model comparison</w:t>
      </w:r>
    </w:p>
    <w:p w14:paraId="1CC40C74" w14:textId="77777777" w:rsidR="006F3879" w:rsidRDefault="006F3879" w:rsidP="006F3879">
      <w:pPr>
        <w:pStyle w:val="ListParagraph"/>
        <w:numPr>
          <w:ilvl w:val="0"/>
          <w:numId w:val="38"/>
        </w:numPr>
      </w:pPr>
      <w:r>
        <w:t>The winning model:</w:t>
      </w:r>
    </w:p>
    <w:p w14:paraId="281E89DC" w14:textId="77777777" w:rsidR="006F3879" w:rsidRDefault="006F3879" w:rsidP="006F3879">
      <w:pPr>
        <w:pStyle w:val="ListParagraph"/>
        <w:numPr>
          <w:ilvl w:val="1"/>
          <w:numId w:val="38"/>
        </w:numPr>
      </w:pPr>
      <w:r>
        <w:t xml:space="preserve">Plot – pirate, but only with the distribution and maybe with the </w:t>
      </w:r>
      <w:proofErr w:type="spellStart"/>
      <w:r>
        <w:t>CrI</w:t>
      </w:r>
      <w:proofErr w:type="spellEnd"/>
    </w:p>
    <w:p w14:paraId="369B723C" w14:textId="77777777" w:rsidR="006F3879" w:rsidRDefault="006F3879" w:rsidP="006F3879">
      <w:pPr>
        <w:pStyle w:val="ListParagraph"/>
        <w:numPr>
          <w:ilvl w:val="1"/>
          <w:numId w:val="38"/>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047A3790" w14:textId="77777777" w:rsidR="006F3879" w:rsidRDefault="006F3879" w:rsidP="006F3879">
      <w:pPr>
        <w:pStyle w:val="ListParagraph"/>
        <w:numPr>
          <w:ilvl w:val="1"/>
          <w:numId w:val="38"/>
        </w:numPr>
      </w:pPr>
      <w:r>
        <w:t xml:space="preserve">Bayes R2 (put it in a table for all models: WAIC, WAIC weights, and </w:t>
      </w:r>
      <w:proofErr w:type="spellStart"/>
      <w:r>
        <w:t>bayes</w:t>
      </w:r>
      <w:proofErr w:type="spellEnd"/>
      <w:r>
        <w:t xml:space="preserve"> R2)</w:t>
      </w:r>
    </w:p>
    <w:p w14:paraId="5FB23D51" w14:textId="77777777" w:rsidR="006F3879" w:rsidRDefault="006F3879" w:rsidP="006F3879">
      <w:pPr>
        <w:pStyle w:val="ListParagraph"/>
        <w:numPr>
          <w:ilvl w:val="1"/>
          <w:numId w:val="38"/>
        </w:numPr>
      </w:pPr>
      <w:r>
        <w:t>Inference</w:t>
      </w:r>
    </w:p>
    <w:p w14:paraId="53E73A7F" w14:textId="77777777" w:rsidR="006F3879" w:rsidRDefault="006F3879" w:rsidP="006F3879">
      <w:pPr>
        <w:pStyle w:val="ListParagraph"/>
        <w:numPr>
          <w:ilvl w:val="2"/>
          <w:numId w:val="38"/>
        </w:numPr>
      </w:pPr>
      <w:r>
        <w:t>Probability (in percent) that there is a difference</w:t>
      </w:r>
    </w:p>
    <w:p w14:paraId="68BBED74" w14:textId="77777777" w:rsidR="006F3879" w:rsidRPr="00BE710C" w:rsidRDefault="006F3879" w:rsidP="006F3879">
      <w:pPr>
        <w:pStyle w:val="ListParagraph"/>
        <w:numPr>
          <w:ilvl w:val="2"/>
          <w:numId w:val="38"/>
        </w:numPr>
      </w:pPr>
      <w:r>
        <w:t>Evidence ratios for comparing different conditions</w:t>
      </w:r>
    </w:p>
    <w:p w14:paraId="77451852" w14:textId="0BBD55E4" w:rsidR="008C4B5F" w:rsidRDefault="008C4B5F">
      <w:pPr>
        <w:pStyle w:val="Heading2"/>
        <w:spacing w:before="0" w:after="240"/>
        <w:pPrChange w:id="324" w:author="Antonio Schettino" w:date="2018-07-16T09:53:00Z">
          <w:pPr>
            <w:pStyle w:val="Heading2"/>
          </w:pPr>
        </w:pPrChange>
      </w:pPr>
      <w:r>
        <w:t>Reaction times</w:t>
      </w:r>
    </w:p>
    <w:p w14:paraId="749EBD8A" w14:textId="5FEBDB3F" w:rsidR="000E0F29" w:rsidRDefault="000E0F29" w:rsidP="00BE710C">
      <w:r>
        <w:t>Raw data – always plot in the same fashion as the posterior</w:t>
      </w:r>
    </w:p>
    <w:p w14:paraId="7646FC57" w14:textId="7FB3DDF6" w:rsidR="000E0F29" w:rsidRDefault="000E0F29" w:rsidP="00BE710C">
      <w:r>
        <w:t>Evidence that the winning model converged (just trace plots</w:t>
      </w:r>
      <w:r w:rsidR="0024313E">
        <w:t xml:space="preserve"> for fixed effects</w:t>
      </w:r>
      <w:r>
        <w:t>)</w:t>
      </w:r>
      <w:r w:rsidR="0024313E">
        <w:t xml:space="preserve"> </w:t>
      </w:r>
      <w:proofErr w:type="spellStart"/>
      <w:r w:rsidR="0024313E">
        <w:t>bayesplot</w:t>
      </w:r>
      <w:proofErr w:type="spellEnd"/>
      <w:r w:rsidR="0024313E">
        <w:t xml:space="preserve"> package for the trace plots (Antonio’s e-mail)</w:t>
      </w:r>
    </w:p>
    <w:p w14:paraId="5FA81669" w14:textId="2D16D9E4" w:rsidR="008E5598" w:rsidRDefault="008E5598" w:rsidP="008E5598">
      <w:pPr>
        <w:pStyle w:val="ListParagraph"/>
        <w:numPr>
          <w:ilvl w:val="0"/>
          <w:numId w:val="38"/>
        </w:numPr>
      </w:pPr>
      <w:r>
        <w:t>Model comparison</w:t>
      </w:r>
    </w:p>
    <w:p w14:paraId="60B1D971" w14:textId="14292793" w:rsidR="008E5598" w:rsidRDefault="008E5598" w:rsidP="008E5598">
      <w:pPr>
        <w:pStyle w:val="ListParagraph"/>
        <w:numPr>
          <w:ilvl w:val="0"/>
          <w:numId w:val="38"/>
        </w:numPr>
      </w:pPr>
      <w:r>
        <w:t>The winning model:</w:t>
      </w:r>
    </w:p>
    <w:p w14:paraId="4EEF4231" w14:textId="380D9252" w:rsidR="008E5598" w:rsidRDefault="008E5598" w:rsidP="008E5598">
      <w:pPr>
        <w:pStyle w:val="ListParagraph"/>
        <w:numPr>
          <w:ilvl w:val="1"/>
          <w:numId w:val="38"/>
        </w:numPr>
      </w:pPr>
      <w:r>
        <w:t>Plot</w:t>
      </w:r>
      <w:r w:rsidR="00D66ED8">
        <w:t xml:space="preserve"> –</w:t>
      </w:r>
      <w:r w:rsidR="000E0F29">
        <w:t xml:space="preserve"> pirate, but only with the distribution and maybe with the </w:t>
      </w:r>
      <w:proofErr w:type="spellStart"/>
      <w:r w:rsidR="000E0F29">
        <w:t>CrI</w:t>
      </w:r>
      <w:proofErr w:type="spellEnd"/>
    </w:p>
    <w:p w14:paraId="09DFF0D2" w14:textId="30A95BA8" w:rsidR="008E5598" w:rsidRDefault="008E5598" w:rsidP="008E5598">
      <w:pPr>
        <w:pStyle w:val="ListParagraph"/>
        <w:numPr>
          <w:ilvl w:val="1"/>
          <w:numId w:val="38"/>
        </w:numPr>
      </w:pPr>
      <w:r>
        <w:lastRenderedPageBreak/>
        <w:t>Posterior predictive checks</w:t>
      </w:r>
      <w:r w:rsidR="00320EF4">
        <w:t xml:space="preserve"> (</w:t>
      </w:r>
      <w:proofErr w:type="spellStart"/>
      <w:r w:rsidR="00320EF4">
        <w:t>pp_check</w:t>
      </w:r>
      <w:proofErr w:type="spellEnd"/>
      <w:r w:rsidR="00320EF4">
        <w:t xml:space="preserve">, </w:t>
      </w:r>
      <w:proofErr w:type="spellStart"/>
      <w:r w:rsidR="00320EF4">
        <w:t>stat_grouped</w:t>
      </w:r>
      <w:proofErr w:type="spellEnd"/>
      <w:r w:rsidR="00320EF4">
        <w:t xml:space="preserve"> plot for every condition for the winning model)</w:t>
      </w:r>
    </w:p>
    <w:p w14:paraId="128F6194" w14:textId="450A8DF2" w:rsidR="008E5598" w:rsidRDefault="008E5598" w:rsidP="008E5598">
      <w:pPr>
        <w:pStyle w:val="ListParagraph"/>
        <w:numPr>
          <w:ilvl w:val="1"/>
          <w:numId w:val="38"/>
        </w:numPr>
      </w:pPr>
      <w:r>
        <w:t>Bayes R2</w:t>
      </w:r>
      <w:r w:rsidR="00CE45DE">
        <w:t xml:space="preserve"> (put it in a table for all models: WAIC, WAIC weights, and </w:t>
      </w:r>
      <w:proofErr w:type="spellStart"/>
      <w:r w:rsidR="00CE45DE">
        <w:t>bayes</w:t>
      </w:r>
      <w:proofErr w:type="spellEnd"/>
      <w:r w:rsidR="00CE45DE">
        <w:t xml:space="preserve"> R2)</w:t>
      </w:r>
    </w:p>
    <w:p w14:paraId="2798D45F" w14:textId="4A153B2D" w:rsidR="008E5598" w:rsidRDefault="008E5598" w:rsidP="008E5598">
      <w:pPr>
        <w:pStyle w:val="ListParagraph"/>
        <w:numPr>
          <w:ilvl w:val="1"/>
          <w:numId w:val="38"/>
        </w:numPr>
      </w:pPr>
      <w:r>
        <w:t>Inference</w:t>
      </w:r>
    </w:p>
    <w:p w14:paraId="38237219" w14:textId="1673CCDE" w:rsidR="008E5598" w:rsidRDefault="006F3879" w:rsidP="008E5598">
      <w:pPr>
        <w:pStyle w:val="ListParagraph"/>
        <w:numPr>
          <w:ilvl w:val="2"/>
          <w:numId w:val="38"/>
        </w:numPr>
      </w:pPr>
      <w:r>
        <w:t>Probability (in percent) that there is a difference</w:t>
      </w:r>
    </w:p>
    <w:p w14:paraId="2B8C0C95" w14:textId="3A786765" w:rsidR="008E5598" w:rsidRPr="00BE710C" w:rsidRDefault="008E5598" w:rsidP="008E5598">
      <w:pPr>
        <w:pStyle w:val="ListParagraph"/>
        <w:numPr>
          <w:ilvl w:val="2"/>
          <w:numId w:val="38"/>
        </w:numPr>
      </w:pPr>
      <w:r>
        <w:t>Evidence ratios for comparing different conditions</w:t>
      </w:r>
    </w:p>
    <w:p w14:paraId="4A133B46" w14:textId="46016633" w:rsidR="00BE710C" w:rsidRDefault="00BE710C">
      <w:pPr>
        <w:pStyle w:val="Heading2"/>
        <w:spacing w:before="0" w:after="240"/>
        <w:pPrChange w:id="325" w:author="Antonio Schettino" w:date="2018-07-16T09:53:00Z">
          <w:pPr>
            <w:pStyle w:val="Heading2"/>
          </w:pPr>
        </w:pPrChange>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52D872D0" w14:textId="77777777" w:rsidR="006F3879" w:rsidRDefault="006F3879" w:rsidP="006F3879">
      <w:pPr>
        <w:pStyle w:val="ListParagraph"/>
        <w:numPr>
          <w:ilvl w:val="0"/>
          <w:numId w:val="39"/>
        </w:numPr>
      </w:pPr>
      <w:r>
        <w:t>Model comparison</w:t>
      </w:r>
    </w:p>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3859DD6F" w:rsidR="00BE710C" w:rsidRDefault="00BE710C" w:rsidP="00BE710C">
      <w:pPr>
        <w:rPr>
          <w:ins w:id="326" w:author="Antonio Schettino" w:date="2018-07-16T09:53:00Z"/>
        </w:rPr>
      </w:pPr>
    </w:p>
    <w:p w14:paraId="6A90B13B" w14:textId="332C5E75" w:rsidR="0021140C" w:rsidRDefault="0021140C">
      <w:pPr>
        <w:rPr>
          <w:ins w:id="327" w:author="Antonio Schettino" w:date="2018-07-16T09:53:00Z"/>
        </w:rPr>
      </w:pPr>
      <w:ins w:id="328" w:author="Antonio Schettino" w:date="2018-07-16T09:53:00Z">
        <w:r>
          <w:br w:type="page"/>
        </w:r>
      </w:ins>
    </w:p>
    <w:p w14:paraId="48307AA2" w14:textId="048FD61A" w:rsidR="0021140C" w:rsidRPr="00BE710C" w:rsidDel="0021140C" w:rsidRDefault="0021140C">
      <w:pPr>
        <w:spacing w:after="240"/>
        <w:rPr>
          <w:del w:id="329" w:author="Antonio Schettino" w:date="2018-07-16T09:53:00Z"/>
        </w:rPr>
        <w:pPrChange w:id="330" w:author="Antonio Schettino" w:date="2018-07-16T09:53:00Z">
          <w:pPr/>
        </w:pPrChange>
      </w:pPr>
    </w:p>
    <w:p w14:paraId="0A2B91AF" w14:textId="15047200" w:rsidR="009508C9" w:rsidRDefault="009508C9">
      <w:pPr>
        <w:pStyle w:val="Heading1"/>
        <w:spacing w:before="0" w:after="240"/>
        <w:pPrChange w:id="331" w:author="Antonio Schettino" w:date="2018-07-16T09:53:00Z">
          <w:pPr>
            <w:pStyle w:val="Heading1"/>
            <w:spacing w:before="0"/>
          </w:pPr>
        </w:pPrChange>
      </w:pPr>
      <w:r>
        <w:t>Discussion</w:t>
      </w:r>
    </w:p>
    <w:p w14:paraId="723EB04E" w14:textId="77777777" w:rsidR="0021140C" w:rsidRDefault="0021140C" w:rsidP="00EC4518">
      <w:pPr>
        <w:spacing w:line="360" w:lineRule="auto"/>
        <w:jc w:val="center"/>
        <w:rPr>
          <w:ins w:id="332" w:author="Antonio Schettino" w:date="2018-07-16T09:53:00Z"/>
          <w:i/>
        </w:rPr>
      </w:pPr>
    </w:p>
    <w:p w14:paraId="4F70C000" w14:textId="1AD82CE3" w:rsidR="00D9055B" w:rsidRPr="00D9055B" w:rsidRDefault="00D9055B" w:rsidP="00EC4518">
      <w:pPr>
        <w:spacing w:line="360" w:lineRule="auto"/>
        <w:jc w:val="center"/>
        <w:rPr>
          <w:i/>
        </w:rPr>
      </w:pPr>
      <w:proofErr w:type="gramStart"/>
      <w:r>
        <w:rPr>
          <w:i/>
        </w:rPr>
        <w:t>1500 word</w:t>
      </w:r>
      <w:proofErr w:type="gramEnd"/>
      <w:r>
        <w:rPr>
          <w:i/>
        </w:rPr>
        <w:t xml:space="preserve"> limit including citations</w:t>
      </w:r>
    </w:p>
    <w:p w14:paraId="3815A2B2" w14:textId="4B02E05D" w:rsidR="00BE2DD8" w:rsidRDefault="00BE2DD8" w:rsidP="00BE2DD8">
      <w:pPr>
        <w:spacing w:line="480" w:lineRule="auto"/>
        <w:jc w:val="both"/>
        <w:rPr>
          <w:ins w:id="333" w:author="Antonio Schettino" w:date="2018-07-16T09:49:00Z"/>
        </w:rPr>
      </w:pPr>
      <w:r>
        <w:tab/>
      </w:r>
      <w:r w:rsidR="007B104B">
        <w:t xml:space="preserve"> </w:t>
      </w:r>
    </w:p>
    <w:p w14:paraId="48662427" w14:textId="6C9A4183" w:rsidR="00F35FBF" w:rsidRDefault="00F35FBF">
      <w:pPr>
        <w:rPr>
          <w:ins w:id="334" w:author="Antonio Schettino" w:date="2018-07-16T09:49:00Z"/>
        </w:rPr>
      </w:pPr>
      <w:ins w:id="335" w:author="Antonio Schettino" w:date="2018-07-16T09:49:00Z">
        <w:r>
          <w:br w:type="page"/>
        </w:r>
      </w:ins>
    </w:p>
    <w:p w14:paraId="74D03426" w14:textId="5A543DF4" w:rsidR="00F35FBF" w:rsidDel="00F35FBF" w:rsidRDefault="00F35FBF">
      <w:pPr>
        <w:spacing w:after="240" w:line="480" w:lineRule="auto"/>
        <w:jc w:val="both"/>
        <w:rPr>
          <w:del w:id="336" w:author="Antonio Schettino" w:date="2018-07-16T09:50:00Z"/>
        </w:rPr>
        <w:pPrChange w:id="337" w:author="Antonio Schettino" w:date="2018-07-16T09:53:00Z">
          <w:pPr>
            <w:spacing w:line="480" w:lineRule="auto"/>
            <w:jc w:val="both"/>
          </w:pPr>
        </w:pPrChange>
      </w:pPr>
    </w:p>
    <w:p w14:paraId="310F606E" w14:textId="1749C8C4" w:rsidR="00FB0502" w:rsidRDefault="00FB0502">
      <w:pPr>
        <w:pStyle w:val="Heading1"/>
        <w:spacing w:before="0" w:after="240"/>
        <w:pPrChange w:id="338" w:author="Antonio Schettino" w:date="2018-07-16T09:53:00Z">
          <w:pPr>
            <w:pStyle w:val="Heading1"/>
            <w:spacing w:before="0"/>
          </w:pPr>
        </w:pPrChange>
      </w:pPr>
      <w:r>
        <w:t>Acknowledgements</w:t>
      </w:r>
    </w:p>
    <w:p w14:paraId="04A7C82B" w14:textId="4842D2F6" w:rsidR="00BE710C" w:rsidRPr="00BE710C" w:rsidDel="0021140C" w:rsidRDefault="00BE710C" w:rsidP="00BE710C">
      <w:pPr>
        <w:rPr>
          <w:del w:id="339" w:author="Antonio Schettino" w:date="2018-07-16T09:53:00Z"/>
        </w:rPr>
      </w:pPr>
    </w:p>
    <w:p w14:paraId="7F452854" w14:textId="2F6FB1D0" w:rsidR="00ED1620" w:rsidRDefault="001B37E8" w:rsidP="00ED1620">
      <w:pPr>
        <w:spacing w:after="0" w:line="480" w:lineRule="auto"/>
        <w:jc w:val="both"/>
        <w:rPr>
          <w:ins w:id="340" w:author="Antonio Schettino" w:date="2018-07-16T10:05:00Z"/>
        </w:rPr>
      </w:pPr>
      <w:r>
        <w:t xml:space="preserve">This </w:t>
      </w:r>
      <w:r w:rsidR="0013661A">
        <w:t>work</w:t>
      </w:r>
      <w:r>
        <w:t xml:space="preserve"> was supported by the Special Research Fund (BOF) of Ghent University </w:t>
      </w:r>
      <w:r w:rsidR="0013661A">
        <w:t xml:space="preserve">[grant </w:t>
      </w:r>
      <w:del w:id="341" w:author="Antonio Schettino" w:date="2018-07-16T09:52:00Z">
        <w:r w:rsidR="0013661A" w:rsidDel="00F35FBF">
          <w:delText xml:space="preserve">number </w:delText>
        </w:r>
      </w:del>
      <w:ins w:id="342" w:author="Antonio Schettino" w:date="2018-07-16T09:52:00Z">
        <w:r w:rsidR="0021140C">
          <w:t>#</w:t>
        </w:r>
      </w:ins>
      <w:r w:rsidR="0013661A">
        <w:t>01D02415 awarded to IG</w:t>
      </w:r>
      <w:ins w:id="343" w:author="Antonio Schettino" w:date="2018-07-16T09:51:00Z">
        <w:r w:rsidR="00F35FBF">
          <w:t>; grant #</w:t>
        </w:r>
        <w:r w:rsidR="00F35FBF" w:rsidRPr="00F35FBF">
          <w:t xml:space="preserve"> BOF14/PDO/123</w:t>
        </w:r>
      </w:ins>
      <w:ins w:id="344" w:author="Antonio Schettino" w:date="2018-07-16T09:52:00Z">
        <w:r w:rsidR="0021140C" w:rsidRPr="0021140C">
          <w:t xml:space="preserve"> </w:t>
        </w:r>
        <w:r w:rsidR="0021140C">
          <w:t>awarded to AS</w:t>
        </w:r>
      </w:ins>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ins w:id="345" w:author="Antonio Schettino" w:date="2018-07-16T09:50:00Z">
        <w:r w:rsidR="00F35FBF" w:rsidRPr="00F35FBF">
          <w:t xml:space="preserve"> </w:t>
        </w:r>
      </w:ins>
      <w:del w:id="346" w:author="Antonio Schettino" w:date="2018-07-16T09:52:00Z">
        <w:r w:rsidR="000D10C4" w:rsidDel="0021140C">
          <w:delText xml:space="preserve"> </w:delText>
        </w:r>
      </w:del>
      <w:r w:rsidR="000B4D3A" w:rsidRPr="000B4D3A">
        <w:rPr>
          <w:highlight w:val="yellow"/>
        </w:rPr>
        <w:t>Add funding for</w:t>
      </w:r>
      <w:del w:id="347" w:author="Antonio Schettino" w:date="2018-07-16T09:52:00Z">
        <w:r w:rsidR="000B4D3A" w:rsidRPr="000B4D3A" w:rsidDel="0021140C">
          <w:rPr>
            <w:highlight w:val="yellow"/>
          </w:rPr>
          <w:delText xml:space="preserve"> </w:delText>
        </w:r>
        <w:r w:rsidR="009508C9" w:rsidDel="0021140C">
          <w:rPr>
            <w:highlight w:val="yellow"/>
          </w:rPr>
          <w:delText>Antonio,</w:delText>
        </w:r>
      </w:del>
      <w:r w:rsidR="009508C9">
        <w:rPr>
          <w:highlight w:val="yellow"/>
        </w:rPr>
        <w:t xml:space="preserve"> Gilles</w:t>
      </w:r>
      <w:del w:id="348" w:author="Antonio Schettino" w:date="2018-07-16T09:52:00Z">
        <w:r w:rsidR="009508C9" w:rsidDel="0021140C">
          <w:rPr>
            <w:highlight w:val="yellow"/>
          </w:rPr>
          <w:delText>,</w:delText>
        </w:r>
      </w:del>
      <w:r w:rsidR="009508C9">
        <w:rPr>
          <w:highlight w:val="yellow"/>
        </w:rPr>
        <w:t xml:space="preserve">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ins w:id="349" w:author="Antonio Schettino" w:date="2018-07-16T10:05:00Z">
        <w:r w:rsidR="00ED1620">
          <w:t xml:space="preserve">The funding sources </w:t>
        </w:r>
        <w:proofErr w:type="gramStart"/>
        <w:r w:rsidR="00ED1620">
          <w:t>had no involvement</w:t>
        </w:r>
        <w:proofErr w:type="gramEnd"/>
        <w:r w:rsidR="00ED1620">
          <w:t xml:space="preserve"> in the study design; collection, analysis, and interpretation of data; writing of the report; and decision to submit the article for publication.</w:t>
        </w:r>
      </w:ins>
    </w:p>
    <w:p w14:paraId="19CED138" w14:textId="78237247" w:rsidR="00ED1620" w:rsidRDefault="00ED1620" w:rsidP="00ED1620">
      <w:pPr>
        <w:spacing w:after="0" w:line="480" w:lineRule="auto"/>
        <w:jc w:val="both"/>
        <w:rPr>
          <w:ins w:id="350" w:author="Antonio Schettino" w:date="2018-07-16T10:08:00Z"/>
        </w:rPr>
      </w:pPr>
      <w:ins w:id="351" w:author="Antonio Schettino" w:date="2018-07-16T10:05:00Z">
        <w:r>
          <w:t xml:space="preserve">We would like to thank </w:t>
        </w:r>
      </w:ins>
      <w:commentRangeStart w:id="352"/>
      <w:ins w:id="353" w:author="Antonio Schettino" w:date="2018-07-16T10:06:00Z">
        <w:r>
          <w:t xml:space="preserve">Dr. Inez </w:t>
        </w:r>
        <w:proofErr w:type="spellStart"/>
        <w:r>
          <w:t>Greven</w:t>
        </w:r>
      </w:ins>
      <w:proofErr w:type="spellEnd"/>
      <w:ins w:id="354" w:author="Antonio Schettino" w:date="2018-07-16T10:05:00Z">
        <w:r>
          <w:t xml:space="preserve"> </w:t>
        </w:r>
      </w:ins>
      <w:commentRangeEnd w:id="352"/>
      <w:ins w:id="355" w:author="Antonio Schettino" w:date="2018-07-16T10:06:00Z">
        <w:r>
          <w:rPr>
            <w:rStyle w:val="CommentReference"/>
          </w:rPr>
          <w:commentReference w:id="352"/>
        </w:r>
      </w:ins>
      <w:ins w:id="356" w:author="Antonio Schettino" w:date="2018-07-16T10:05:00Z">
        <w:r>
          <w:t>for help with data collection.</w:t>
        </w:r>
      </w:ins>
    </w:p>
    <w:p w14:paraId="5DFBB28F" w14:textId="77777777" w:rsidR="00CC0973" w:rsidRPr="00D92BFE" w:rsidRDefault="00CC0973">
      <w:pPr>
        <w:pStyle w:val="Heading1"/>
        <w:spacing w:before="0" w:after="240"/>
        <w:rPr>
          <w:ins w:id="357" w:author="Antonio Schettino" w:date="2018-07-16T10:08:00Z"/>
        </w:rPr>
        <w:pPrChange w:id="358" w:author="Antonio Schettino" w:date="2018-07-16T10:08:00Z">
          <w:pPr>
            <w:pStyle w:val="Heading1"/>
          </w:pPr>
        </w:pPrChange>
      </w:pPr>
      <w:ins w:id="359" w:author="Antonio Schettino" w:date="2018-07-16T10:08:00Z">
        <w:r w:rsidRPr="00D92BFE">
          <w:t>Author contributions</w:t>
        </w:r>
      </w:ins>
    </w:p>
    <w:p w14:paraId="6849DEE1" w14:textId="0122FCAF" w:rsidR="000A774E" w:rsidRDefault="000A774E" w:rsidP="000A774E">
      <w:pPr>
        <w:widowControl w:val="0"/>
        <w:spacing w:line="480" w:lineRule="auto"/>
        <w:jc w:val="both"/>
        <w:rPr>
          <w:ins w:id="360" w:author="Antonio Schettino" w:date="2018-07-16T10:11:00Z"/>
          <w:rFonts w:eastAsia="Times New Roman"/>
          <w:szCs w:val="24"/>
        </w:rPr>
      </w:pPr>
      <w:ins w:id="361" w:author="Antonio Schettino" w:date="2018-07-16T10:11:00Z">
        <w:r>
          <w:rPr>
            <w:rFonts w:eastAsia="Times New Roman"/>
            <w:szCs w:val="24"/>
          </w:rPr>
          <w:t>IG, AS, and SKA</w:t>
        </w:r>
        <w:r w:rsidRPr="000A774E">
          <w:rPr>
            <w:rFonts w:eastAsia="Times New Roman"/>
            <w:szCs w:val="24"/>
          </w:rPr>
          <w:t xml:space="preserve"> </w:t>
        </w:r>
      </w:ins>
      <w:ins w:id="362" w:author="Antonio Schettino" w:date="2018-07-16T10:09:00Z">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ins>
      <w:ins w:id="363" w:author="Antonio Schettino" w:date="2018-07-16T10:11:00Z">
        <w:r w:rsidRPr="000A774E">
          <w:rPr>
            <w:rFonts w:eastAsia="Times New Roman"/>
            <w:szCs w:val="24"/>
          </w:rPr>
          <w:t xml:space="preserve"> </w:t>
        </w:r>
      </w:ins>
      <w:ins w:id="364" w:author="Antonio Schettino" w:date="2018-07-16T11:02:00Z">
        <w:r w:rsidR="004E327F">
          <w:rPr>
            <w:rFonts w:eastAsia="Times New Roman"/>
            <w:szCs w:val="24"/>
          </w:rPr>
          <w:t xml:space="preserve">SKA, </w:t>
        </w:r>
      </w:ins>
      <w:ins w:id="365" w:author="Antonio Schettino" w:date="2018-07-16T10:11:00Z">
        <w:r w:rsidRPr="000A774E">
          <w:rPr>
            <w:rFonts w:eastAsia="Times New Roman"/>
            <w:szCs w:val="24"/>
          </w:rPr>
          <w:t>GP</w:t>
        </w:r>
      </w:ins>
      <w:ins w:id="366" w:author="Antonio Schettino" w:date="2018-07-16T11:02:00Z">
        <w:r w:rsidR="004E327F">
          <w:rPr>
            <w:rFonts w:eastAsia="Times New Roman"/>
            <w:szCs w:val="24"/>
          </w:rPr>
          <w:t>,</w:t>
        </w:r>
      </w:ins>
      <w:ins w:id="367" w:author="Antonio Schettino" w:date="2018-07-16T10:11:00Z">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w:t>
        </w:r>
      </w:ins>
      <w:ins w:id="368" w:author="Antonio Schettino" w:date="2018-07-16T10:09:00Z">
        <w:r>
          <w:rPr>
            <w:rFonts w:eastAsia="Times New Roman"/>
            <w:szCs w:val="24"/>
          </w:rPr>
          <w:t xml:space="preserve"> </w:t>
        </w:r>
      </w:ins>
      <w:ins w:id="369" w:author="Antonio Schettino" w:date="2018-07-16T10:10:00Z">
        <w:r>
          <w:rPr>
            <w:rFonts w:eastAsia="Times New Roman"/>
            <w:szCs w:val="24"/>
          </w:rPr>
          <w:t>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w:t>
        </w:r>
      </w:ins>
      <w:ins w:id="370" w:author="Antonio Schettino" w:date="2018-07-16T10:11:00Z">
        <w:r>
          <w:rPr>
            <w:rFonts w:eastAsia="Times New Roman"/>
            <w:szCs w:val="24"/>
          </w:rPr>
          <w:t xml:space="preserve"> </w:t>
        </w:r>
      </w:ins>
      <w:ins w:id="371" w:author="Antonio Schettino" w:date="2018-07-16T10:10:00Z">
        <w:r>
          <w:rPr>
            <w:rFonts w:eastAsia="Times New Roman"/>
            <w:szCs w:val="24"/>
          </w:rPr>
          <w:t>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w:t>
        </w:r>
      </w:ins>
      <w:ins w:id="372" w:author="Antonio Schettino" w:date="2018-07-16T10:11:00Z">
        <w:r>
          <w:rPr>
            <w:rFonts w:eastAsia="Times New Roman"/>
            <w:szCs w:val="24"/>
          </w:rPr>
          <w:t xml:space="preserve">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ins>
    </w:p>
    <w:p w14:paraId="0E5A37C1" w14:textId="57B8EE77" w:rsidR="00CC0973" w:rsidRPr="00D92BFE" w:rsidRDefault="000A774E">
      <w:pPr>
        <w:pStyle w:val="Heading1"/>
        <w:spacing w:before="0" w:after="240"/>
        <w:rPr>
          <w:ins w:id="373" w:author="Antonio Schettino" w:date="2018-07-16T10:08:00Z"/>
        </w:rPr>
        <w:pPrChange w:id="374" w:author="Antonio Schettino" w:date="2018-07-16T10:08:00Z">
          <w:pPr>
            <w:pStyle w:val="Heading1"/>
          </w:pPr>
        </w:pPrChange>
      </w:pPr>
      <w:ins w:id="375" w:author="Antonio Schettino" w:date="2018-07-16T10:12:00Z">
        <w:r>
          <w:t>Data availability</w:t>
        </w:r>
      </w:ins>
    </w:p>
    <w:p w14:paraId="10B0D47E" w14:textId="5BBA7B72" w:rsidR="00CC0973" w:rsidRPr="00D92BFE" w:rsidRDefault="00CC0973" w:rsidP="00CC0973">
      <w:pPr>
        <w:spacing w:line="480" w:lineRule="auto"/>
        <w:jc w:val="both"/>
        <w:rPr>
          <w:ins w:id="376" w:author="Antonio Schettino" w:date="2018-07-16T10:08:00Z"/>
          <w:rFonts w:eastAsia="Times New Roman"/>
          <w:szCs w:val="24"/>
        </w:rPr>
      </w:pPr>
      <w:ins w:id="377" w:author="Antonio Schettino" w:date="2018-07-16T10:08:00Z">
        <w:r w:rsidRPr="0002004A">
          <w:rPr>
            <w:rFonts w:eastAsia="Times New Roman"/>
            <w:szCs w:val="24"/>
          </w:rPr>
          <w:t xml:space="preserve">Raw and pre-processed data, </w:t>
        </w:r>
        <w:commentRangeStart w:id="378"/>
        <w:r w:rsidRPr="0002004A">
          <w:rPr>
            <w:rFonts w:eastAsia="Times New Roman"/>
            <w:szCs w:val="24"/>
          </w:rPr>
          <w:t>m</w:t>
        </w:r>
      </w:ins>
      <w:ins w:id="379" w:author="Antonio Schettino" w:date="2018-07-16T10:12:00Z">
        <w:r w:rsidR="000A774E">
          <w:rPr>
            <w:rFonts w:eastAsia="Times New Roman"/>
            <w:szCs w:val="24"/>
          </w:rPr>
          <w:t>at</w:t>
        </w:r>
      </w:ins>
      <w:ins w:id="380" w:author="Antonio Schettino" w:date="2018-07-16T10:08:00Z">
        <w:r w:rsidRPr="0002004A">
          <w:rPr>
            <w:rFonts w:eastAsia="Times New Roman"/>
            <w:szCs w:val="24"/>
          </w:rPr>
          <w:t>erials</w:t>
        </w:r>
      </w:ins>
      <w:commentRangeEnd w:id="378"/>
      <w:ins w:id="381" w:author="Antonio Schettino" w:date="2018-07-16T10:12:00Z">
        <w:r w:rsidR="000A774E">
          <w:rPr>
            <w:rStyle w:val="CommentReference"/>
          </w:rPr>
          <w:commentReference w:id="378"/>
        </w:r>
      </w:ins>
      <w:ins w:id="382" w:author="Antonio Schettino" w:date="2018-07-16T10:08:00Z">
        <w:r w:rsidRPr="0002004A">
          <w:rPr>
            <w:rFonts w:eastAsia="Times New Roman"/>
            <w:szCs w:val="24"/>
          </w:rPr>
          <w:t xml:space="preserve">, and analysis scripts are available </w:t>
        </w:r>
      </w:ins>
      <w:commentRangeStart w:id="383"/>
      <w:ins w:id="384" w:author="Antonio Schettino" w:date="2018-07-16T12:31:00Z">
        <w:r w:rsidR="00054E36">
          <w:rPr>
            <w:rFonts w:eastAsia="Times New Roman"/>
            <w:szCs w:val="24"/>
          </w:rPr>
          <w:t>at</w:t>
        </w:r>
      </w:ins>
      <w:commentRangeEnd w:id="383"/>
      <w:ins w:id="385" w:author="Antonio Schettino" w:date="2018-07-16T10:13:00Z">
        <w:r w:rsidR="000A774E">
          <w:rPr>
            <w:rStyle w:val="CommentReference"/>
          </w:rPr>
          <w:commentReference w:id="383"/>
        </w:r>
      </w:ins>
      <w:ins w:id="386" w:author="Antonio Schettino" w:date="2018-07-16T10:08:00Z">
        <w:r w:rsidRPr="0002004A">
          <w:rPr>
            <w:rFonts w:eastAsia="Times New Roman"/>
            <w:szCs w:val="24"/>
          </w:rPr>
          <w:t xml:space="preserve"> </w:t>
        </w:r>
      </w:ins>
      <w:ins w:id="387" w:author="Antonio Schettino" w:date="2018-07-16T10:13:00Z">
        <w:r w:rsidR="000A774E">
          <w:rPr>
            <w:rFonts w:eastAsia="Times New Roman"/>
            <w:szCs w:val="24"/>
          </w:rPr>
          <w:fldChar w:fldCharType="begin"/>
        </w:r>
        <w:r w:rsidR="000A774E">
          <w:rPr>
            <w:rFonts w:eastAsia="Times New Roman"/>
            <w:szCs w:val="24"/>
          </w:rPr>
          <w:instrText xml:space="preserve"> HYPERLINK "</w:instrText>
        </w:r>
      </w:ins>
      <w:ins w:id="388" w:author="Antonio Schettino" w:date="2018-07-16T10:08:00Z">
        <w:r w:rsidR="000A774E" w:rsidRPr="000A774E">
          <w:rPr>
            <w:rPrChange w:id="389" w:author="Antonio Schettino" w:date="2018-07-16T10:13:00Z">
              <w:rPr>
                <w:rStyle w:val="Hyperlink"/>
                <w:rFonts w:eastAsia="Times New Roman"/>
                <w:szCs w:val="24"/>
              </w:rPr>
            </w:rPrChange>
          </w:rPr>
          <w:instrText>https://osf.io/</w:instrText>
        </w:r>
      </w:ins>
      <w:ins w:id="390" w:author="Antonio Schettino" w:date="2018-07-16T10:13:00Z">
        <w:r w:rsidR="000A774E" w:rsidRPr="000A774E">
          <w:rPr>
            <w:rPrChange w:id="391" w:author="Antonio Schettino" w:date="2018-07-16T10:13:00Z">
              <w:rPr>
                <w:rStyle w:val="Hyperlink"/>
                <w:rFonts w:eastAsia="Times New Roman"/>
                <w:szCs w:val="24"/>
              </w:rPr>
            </w:rPrChange>
          </w:rPr>
          <w:instrText>xxxxx</w:instrText>
        </w:r>
      </w:ins>
      <w:ins w:id="392" w:author="Antonio Schettino" w:date="2018-07-16T10:08:00Z">
        <w:r w:rsidR="000A774E" w:rsidRPr="000A774E">
          <w:rPr>
            <w:rPrChange w:id="393" w:author="Antonio Schettino" w:date="2018-07-16T10:13:00Z">
              <w:rPr>
                <w:rStyle w:val="Hyperlink"/>
                <w:rFonts w:eastAsia="Times New Roman"/>
                <w:szCs w:val="24"/>
              </w:rPr>
            </w:rPrChange>
          </w:rPr>
          <w:instrText>/</w:instrText>
        </w:r>
      </w:ins>
      <w:ins w:id="394" w:author="Antonio Schettino" w:date="2018-07-16T10:13:00Z">
        <w:r w:rsidR="000A774E">
          <w:rPr>
            <w:rFonts w:eastAsia="Times New Roman"/>
            <w:szCs w:val="24"/>
          </w:rPr>
          <w:instrText xml:space="preserve">" </w:instrText>
        </w:r>
        <w:r w:rsidR="000A774E">
          <w:rPr>
            <w:rFonts w:eastAsia="Times New Roman"/>
            <w:szCs w:val="24"/>
          </w:rPr>
          <w:fldChar w:fldCharType="separate"/>
        </w:r>
      </w:ins>
      <w:r w:rsidR="000A774E" w:rsidRPr="000A774E">
        <w:rPr>
          <w:rStyle w:val="Hyperlink"/>
          <w:rFonts w:eastAsia="Times New Roman"/>
          <w:szCs w:val="24"/>
        </w:rPr>
        <w:t>https://osf.io/xxxxx/</w:t>
      </w:r>
      <w:ins w:id="395" w:author="Antonio Schettino" w:date="2018-07-16T10:13:00Z">
        <w:r w:rsidR="000A774E">
          <w:rPr>
            <w:rFonts w:eastAsia="Times New Roman"/>
            <w:szCs w:val="24"/>
          </w:rPr>
          <w:fldChar w:fldCharType="end"/>
        </w:r>
      </w:ins>
      <w:ins w:id="396" w:author="Antonio Schettino" w:date="2018-07-16T10:08:00Z">
        <w:r>
          <w:fldChar w:fldCharType="begin"/>
        </w:r>
        <w:r>
          <w:instrText xml:space="preserve"> HYPERLINK "https://osf.io/9dcsm/?view_only=2450bc9b71c8447ca5c81a7a0c89be73" \h </w:instrText>
        </w:r>
        <w:r>
          <w:fldChar w:fldCharType="end"/>
        </w:r>
        <w:r w:rsidRPr="00A36B42">
          <w:rPr>
            <w:rFonts w:eastAsia="Times New Roman"/>
            <w:szCs w:val="24"/>
          </w:rPr>
          <w:t>.</w:t>
        </w:r>
      </w:ins>
    </w:p>
    <w:p w14:paraId="58DECC77" w14:textId="77777777" w:rsidR="00CC0973" w:rsidRDefault="00CC0973" w:rsidP="00ED1620">
      <w:pPr>
        <w:spacing w:after="0" w:line="480" w:lineRule="auto"/>
        <w:jc w:val="both"/>
        <w:rPr>
          <w:ins w:id="397" w:author="Antonio Schettino" w:date="2018-07-16T09:52:00Z"/>
        </w:rPr>
      </w:pPr>
    </w:p>
    <w:p w14:paraId="48A863ED" w14:textId="62F68758" w:rsidR="0021140C" w:rsidRDefault="0021140C">
      <w:pPr>
        <w:rPr>
          <w:ins w:id="398" w:author="Antonio Schettino" w:date="2018-07-16T09:52:00Z"/>
        </w:rPr>
      </w:pPr>
      <w:ins w:id="399" w:author="Antonio Schettino" w:date="2018-07-16T09:52:00Z">
        <w:r>
          <w:br w:type="page"/>
        </w:r>
      </w:ins>
    </w:p>
    <w:p w14:paraId="26B316FC" w14:textId="623A4274" w:rsidR="0021140C" w:rsidDel="0021140C" w:rsidRDefault="0021140C">
      <w:pPr>
        <w:spacing w:after="240" w:line="480" w:lineRule="auto"/>
        <w:jc w:val="both"/>
        <w:rPr>
          <w:del w:id="400" w:author="Antonio Schettino" w:date="2018-07-16T09:52:00Z"/>
        </w:rPr>
        <w:pPrChange w:id="401" w:author="Antonio Schettino" w:date="2018-07-16T09:52:00Z">
          <w:pPr>
            <w:spacing w:after="0" w:line="480" w:lineRule="auto"/>
            <w:jc w:val="both"/>
          </w:pPr>
        </w:pPrChange>
      </w:pPr>
    </w:p>
    <w:p w14:paraId="4C1F2545" w14:textId="731323C0" w:rsidR="00D32A67" w:rsidRDefault="007F7776">
      <w:pPr>
        <w:pStyle w:val="Heading1"/>
        <w:spacing w:before="0" w:after="240"/>
        <w:rPr>
          <w:lang w:val="de-DE"/>
        </w:rPr>
        <w:pPrChange w:id="402" w:author="Antonio Schettino" w:date="2018-07-16T09:52:00Z">
          <w:pPr>
            <w:pStyle w:val="Heading1"/>
            <w:spacing w:before="0"/>
          </w:pPr>
        </w:pPrChange>
      </w:pPr>
      <w:r w:rsidRPr="007E7285">
        <w:rPr>
          <w:lang w:val="de-DE"/>
        </w:rPr>
        <w:t>References</w:t>
      </w:r>
    </w:p>
    <w:p w14:paraId="404F76E2" w14:textId="7E1E5FD6" w:rsidR="00BE710C" w:rsidRPr="00BE710C" w:rsidDel="0021140C" w:rsidRDefault="00BE710C" w:rsidP="00BE710C">
      <w:pPr>
        <w:rPr>
          <w:del w:id="403" w:author="Antonio Schettino" w:date="2018-07-16T09:52:00Z"/>
          <w:lang w:val="de-DE"/>
        </w:rPr>
      </w:pP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5232F">
        <w:rPr>
          <w:b/>
        </w:rPr>
        <w:instrText xml:space="preserve">ADDIN Mendeley Bibliography CSL_BIBLIOGRAPHY </w:instrText>
      </w:r>
      <w:r>
        <w:rPr>
          <w:b/>
        </w:rPr>
        <w:fldChar w:fldCharType="separate"/>
      </w:r>
      <w:r w:rsidR="00B1021D" w:rsidRPr="00B1021D">
        <w:rPr>
          <w:noProof/>
          <w:szCs w:val="24"/>
        </w:rPr>
        <w:t xml:space="preserve">Andersen, S. K., &amp; Müller, M. M. (2010). 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lastRenderedPageBreak/>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 xml:space="preserve">[The Dutch version of the Beck depression </w:t>
      </w:r>
      <w:r w:rsidRPr="00B1021D">
        <w:rPr>
          <w:i/>
          <w:iCs/>
          <w:noProof/>
          <w:szCs w:val="24"/>
        </w:rPr>
        <w:lastRenderedPageBreak/>
        <w:t>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2"/>
      <w:headerReference w:type="first" r:id="rId13"/>
      <w:footerReference w:type="first" r:id="rId14"/>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3" w:author="Antonio Schettino" w:date="2018-07-16T14:00:00Z" w:initials="AS">
    <w:p w14:paraId="37E5F6D9" w14:textId="68C48251" w:rsidR="00F01C9F" w:rsidRDefault="00F01C9F">
      <w:pPr>
        <w:pStyle w:val="CommentText"/>
      </w:pPr>
      <w:r>
        <w:rPr>
          <w:rStyle w:val="CommentReference"/>
        </w:rPr>
        <w:annotationRef/>
      </w:r>
      <w:r>
        <w:t>Are you sure you want to call acquisition “training” and extinction “test”? Worded like this, it feels as if we were interested in the extinction phase… perhaps we can ask the other authors as well…</w:t>
      </w:r>
    </w:p>
  </w:comment>
  <w:comment w:id="69" w:author="Antonio Schettino" w:date="2018-07-16T12:50:00Z" w:initials="AS">
    <w:p w14:paraId="1800D1A6" w14:textId="7EC6771B" w:rsidR="00F01C9F" w:rsidRDefault="00F01C9F">
      <w:pPr>
        <w:pStyle w:val="CommentText"/>
      </w:pPr>
      <w:r>
        <w:rPr>
          <w:rStyle w:val="CommentReference"/>
        </w:rPr>
        <w:annotationRef/>
      </w:r>
      <w:r>
        <w:t>Do I remember correctly? Or perhaps it was only low-pass at 100 Hz?</w:t>
      </w:r>
    </w:p>
  </w:comment>
  <w:comment w:id="78" w:author="Antonio Schettino" w:date="2018-07-16T11:46:00Z" w:initials="AS">
    <w:p w14:paraId="63F074A8" w14:textId="758297B6" w:rsidR="00F01C9F" w:rsidRDefault="00F01C9F">
      <w:pPr>
        <w:pStyle w:val="CommentText"/>
      </w:pPr>
      <w:r>
        <w:rPr>
          <w:rStyle w:val="CommentReference"/>
        </w:rPr>
        <w:annotationRef/>
      </w:r>
      <w:r>
        <w:t>REFERENCE:</w:t>
      </w:r>
    </w:p>
    <w:p w14:paraId="2E032A3D" w14:textId="3134407B" w:rsidR="00F01C9F" w:rsidRDefault="00F01C9F">
      <w:pPr>
        <w:pStyle w:val="CommentText"/>
      </w:pPr>
    </w:p>
    <w:p w14:paraId="3C9A7471" w14:textId="0B4E9D43" w:rsidR="00F01C9F" w:rsidRDefault="00F01C9F" w:rsidP="007B1A65">
      <w:pPr>
        <w:pStyle w:val="CommentText"/>
      </w:pPr>
      <w:proofErr w:type="spellStart"/>
      <w:r>
        <w:t>Chatrian</w:t>
      </w:r>
      <w:proofErr w:type="spellEnd"/>
      <w:r>
        <w:t xml:space="preserve"> GE, </w:t>
      </w:r>
      <w:proofErr w:type="spellStart"/>
      <w:r>
        <w:t>Lettich</w:t>
      </w:r>
      <w:proofErr w:type="spellEnd"/>
      <w:r>
        <w:t xml:space="preserve"> E, Nelson PL. Ten percent electrode system for topographic studies of spontaneous and evoked EEG activity. Am J EEG </w:t>
      </w:r>
      <w:proofErr w:type="spellStart"/>
      <w:r>
        <w:t>Technol</w:t>
      </w:r>
      <w:proofErr w:type="spellEnd"/>
      <w:r>
        <w:t xml:space="preserve"> </w:t>
      </w:r>
      <w:proofErr w:type="gramStart"/>
      <w:r>
        <w:t>1985;25:83</w:t>
      </w:r>
      <w:proofErr w:type="gramEnd"/>
      <w:r>
        <w:t>-92</w:t>
      </w:r>
    </w:p>
  </w:comment>
  <w:comment w:id="91" w:author="Antonio Schettino" w:date="2018-07-16T11:51:00Z" w:initials="AS">
    <w:p w14:paraId="45CB1C85" w14:textId="6C9AFE48" w:rsidR="00F01C9F" w:rsidRDefault="00F01C9F">
      <w:pPr>
        <w:pStyle w:val="CommentText"/>
      </w:pPr>
      <w:r>
        <w:rPr>
          <w:rStyle w:val="CommentReference"/>
        </w:rPr>
        <w:annotationRef/>
      </w:r>
      <w:r>
        <w:t>REFERENCE:</w:t>
      </w:r>
    </w:p>
    <w:p w14:paraId="2C3C2257" w14:textId="18D78B1F" w:rsidR="00F01C9F" w:rsidRDefault="00F01C9F">
      <w:pPr>
        <w:pStyle w:val="CommentText"/>
      </w:pPr>
    </w:p>
    <w:p w14:paraId="2000EFDE" w14:textId="25015EAF" w:rsidR="00F01C9F" w:rsidRDefault="00F01C9F">
      <w:pPr>
        <w:pStyle w:val="CommentText"/>
      </w:pPr>
      <w:r w:rsidRPr="000575D7">
        <w:t xml:space="preserve">Delorme, A. &amp; </w:t>
      </w:r>
      <w:proofErr w:type="spellStart"/>
      <w:r w:rsidRPr="000575D7">
        <w:t>Makeig</w:t>
      </w:r>
      <w:proofErr w:type="spellEnd"/>
      <w:r w:rsidRPr="000575D7">
        <w:t xml:space="preserve">, S. EEGLAB: an open source toolbox for analysis of single-trial EEG dynamics including independent component analysis. J. </w:t>
      </w:r>
      <w:proofErr w:type="spellStart"/>
      <w:r w:rsidRPr="000575D7">
        <w:t>Neurosci</w:t>
      </w:r>
      <w:proofErr w:type="spellEnd"/>
      <w:r w:rsidRPr="000575D7">
        <w:t>. Methods 134, 9–21 (2004).</w:t>
      </w:r>
    </w:p>
  </w:comment>
  <w:comment w:id="108" w:author="Antonio Schettino" w:date="2018-07-16T11:52:00Z" w:initials="AS">
    <w:p w14:paraId="4EF046F5" w14:textId="77777777" w:rsidR="00F01C9F" w:rsidRDefault="00F01C9F" w:rsidP="00D8304B">
      <w:pPr>
        <w:pStyle w:val="CommentText"/>
      </w:pPr>
      <w:r>
        <w:rPr>
          <w:rStyle w:val="CommentReference"/>
        </w:rPr>
        <w:annotationRef/>
      </w:r>
      <w:r>
        <w:t>REFERENCE:</w:t>
      </w:r>
    </w:p>
    <w:p w14:paraId="72DF10D3" w14:textId="77777777" w:rsidR="00F01C9F" w:rsidRDefault="00F01C9F" w:rsidP="00D8304B">
      <w:pPr>
        <w:pStyle w:val="CommentText"/>
      </w:pPr>
    </w:p>
    <w:p w14:paraId="7295571A" w14:textId="77777777" w:rsidR="00F01C9F" w:rsidRDefault="00F01C9F" w:rsidP="00D8304B">
      <w:pPr>
        <w:pStyle w:val="CommentText"/>
      </w:pPr>
      <w:r>
        <w:t xml:space="preserve">Nolan, H., Whelan, R. &amp; Reilly, R. B. FASTER: Fully Automated Statistical Thresholding for EEG artifact Rejection. J. </w:t>
      </w:r>
      <w:proofErr w:type="spellStart"/>
      <w:r>
        <w:t>Neurosci</w:t>
      </w:r>
      <w:proofErr w:type="spellEnd"/>
      <w:r>
        <w:t>. Methods 192, 152–62 (2010</w:t>
      </w:r>
      <w:proofErr w:type="gramStart"/>
      <w:r>
        <w:t>)..</w:t>
      </w:r>
      <w:proofErr w:type="gramEnd"/>
    </w:p>
  </w:comment>
  <w:comment w:id="127" w:author="Antonio Schettino" w:date="2018-07-16T12:07:00Z" w:initials="AS">
    <w:p w14:paraId="35AF49BD" w14:textId="77777777" w:rsidR="00F01C9F" w:rsidRDefault="00F01C9F" w:rsidP="001140A2">
      <w:pPr>
        <w:pStyle w:val="CommentText"/>
      </w:pPr>
      <w:r>
        <w:rPr>
          <w:rStyle w:val="CommentReference"/>
        </w:rPr>
        <w:annotationRef/>
      </w:r>
      <w:r>
        <w:t>REFERENCE:</w:t>
      </w:r>
    </w:p>
    <w:p w14:paraId="20ACA943" w14:textId="77777777" w:rsidR="00F01C9F" w:rsidRDefault="00F01C9F" w:rsidP="001140A2">
      <w:pPr>
        <w:pStyle w:val="CommentText"/>
      </w:pPr>
    </w:p>
    <w:p w14:paraId="1AE6290A" w14:textId="77777777" w:rsidR="00F01C9F" w:rsidRDefault="00F01C9F" w:rsidP="001140A2">
      <w:pPr>
        <w:pStyle w:val="CommentText"/>
      </w:pPr>
      <w:r w:rsidRPr="00E34F80">
        <w:t xml:space="preserve">Perrin, F., </w:t>
      </w:r>
      <w:proofErr w:type="spellStart"/>
      <w:r w:rsidRPr="00E34F80">
        <w:t>Pernier</w:t>
      </w:r>
      <w:proofErr w:type="spellEnd"/>
      <w:r w:rsidRPr="00E34F80">
        <w:t xml:space="preserve">, J., Bertrand, O. &amp; </w:t>
      </w:r>
      <w:proofErr w:type="spellStart"/>
      <w:r w:rsidRPr="00E34F80">
        <w:t>Echallier</w:t>
      </w:r>
      <w:proofErr w:type="spellEnd"/>
      <w:r w:rsidRPr="00E34F80">
        <w:t xml:space="preserve">, J. F. Spherical Splines for Scalp Potential and Current-Density Mapping. </w:t>
      </w:r>
      <w:proofErr w:type="spellStart"/>
      <w:r w:rsidRPr="00E34F80">
        <w:t>Electroencephalogr</w:t>
      </w:r>
      <w:proofErr w:type="spellEnd"/>
      <w:r w:rsidRPr="00E34F80">
        <w:t xml:space="preserve">. </w:t>
      </w:r>
      <w:proofErr w:type="spellStart"/>
      <w:r w:rsidRPr="00E34F80">
        <w:t>Clin</w:t>
      </w:r>
      <w:proofErr w:type="spellEnd"/>
      <w:r w:rsidRPr="00E34F80">
        <w:t xml:space="preserve">. </w:t>
      </w:r>
      <w:proofErr w:type="spellStart"/>
      <w:r w:rsidRPr="00E34F80">
        <w:t>Neurophysiol</w:t>
      </w:r>
      <w:proofErr w:type="spellEnd"/>
      <w:r w:rsidRPr="00E34F80">
        <w:t>. 72, 184–187 (1989)</w:t>
      </w:r>
    </w:p>
  </w:comment>
  <w:comment w:id="167" w:author="Antonio Schettino" w:date="2018-07-16T12:01:00Z" w:initials="AS">
    <w:p w14:paraId="709FB49C" w14:textId="77777777" w:rsidR="00F01C9F" w:rsidRDefault="00F01C9F" w:rsidP="00D8304B">
      <w:pPr>
        <w:pStyle w:val="CommentText"/>
      </w:pPr>
      <w:r>
        <w:rPr>
          <w:rStyle w:val="CommentReference"/>
        </w:rPr>
        <w:annotationRef/>
      </w:r>
      <w:r>
        <w:t>REFERENCE:</w:t>
      </w:r>
    </w:p>
    <w:p w14:paraId="39E0C733" w14:textId="77777777" w:rsidR="00F01C9F" w:rsidRDefault="00F01C9F" w:rsidP="00D8304B">
      <w:pPr>
        <w:pStyle w:val="CommentText"/>
      </w:pPr>
    </w:p>
    <w:p w14:paraId="7F46B32F" w14:textId="77777777" w:rsidR="00F01C9F" w:rsidRDefault="00F01C9F" w:rsidP="00D8304B">
      <w:pPr>
        <w:pStyle w:val="CommentText"/>
      </w:pPr>
      <w:proofErr w:type="spellStart"/>
      <w:r>
        <w:t>Junghöfer</w:t>
      </w:r>
      <w:proofErr w:type="spellEnd"/>
      <w:r>
        <w:t xml:space="preserve"> M, Elbert T, Tucker DM, </w:t>
      </w:r>
      <w:proofErr w:type="spellStart"/>
      <w:r>
        <w:t>Rockstroh</w:t>
      </w:r>
      <w:proofErr w:type="spellEnd"/>
      <w:r>
        <w:t xml:space="preserve"> B. Statistical control of artifacts in dense array EEG/MEG studies, </w:t>
      </w:r>
      <w:proofErr w:type="gramStart"/>
      <w:r>
        <w:t>Psychophysiology ,</w:t>
      </w:r>
      <w:proofErr w:type="gramEnd"/>
      <w:r>
        <w:t xml:space="preserve"> 2000, vol. 37(4), 523-532</w:t>
      </w:r>
    </w:p>
  </w:comment>
  <w:comment w:id="174" w:author="Antonio Schettino" w:date="2018-07-16T12:31:00Z" w:initials="AS">
    <w:p w14:paraId="3ABA645C" w14:textId="65E5CCC9" w:rsidR="00F01C9F" w:rsidRDefault="00F01C9F">
      <w:pPr>
        <w:pStyle w:val="CommentText"/>
      </w:pPr>
      <w:r>
        <w:rPr>
          <w:rStyle w:val="CommentReference"/>
        </w:rPr>
        <w:annotationRef/>
      </w:r>
      <w:r>
        <w:t>Update with link to pre-processing script</w:t>
      </w:r>
    </w:p>
  </w:comment>
  <w:comment w:id="203" w:author="Antonio Schettino" w:date="2018-07-16T14:10:00Z" w:initials="AS">
    <w:p w14:paraId="74CFE663" w14:textId="739EDF26" w:rsidR="00F01C9F" w:rsidRDefault="00F01C9F">
      <w:pPr>
        <w:pStyle w:val="CommentText"/>
      </w:pPr>
      <w:r>
        <w:rPr>
          <w:rStyle w:val="CommentReference"/>
        </w:rPr>
        <w:annotationRef/>
      </w:r>
      <w:r>
        <w:t>We should find better names for these labels…</w:t>
      </w:r>
    </w:p>
  </w:comment>
  <w:comment w:id="239" w:author="Antonio Schettino" w:date="2018-07-16T11:01:00Z" w:initials="AS">
    <w:p w14:paraId="08E7C77C" w14:textId="4853AEDE" w:rsidR="00F01C9F" w:rsidRDefault="00F01C9F">
      <w:pPr>
        <w:pStyle w:val="CommentText"/>
      </w:pPr>
      <w:r>
        <w:rPr>
          <w:rStyle w:val="CommentReference"/>
        </w:rPr>
        <w:annotationRef/>
      </w:r>
      <w:r>
        <w:t xml:space="preserve">Below this figure (panels C and D), we could also add the </w:t>
      </w:r>
      <w:proofErr w:type="spellStart"/>
      <w:r>
        <w:t>pirateplots</w:t>
      </w:r>
      <w:proofErr w:type="spellEnd"/>
      <w:r>
        <w:t xml:space="preserve"> with EEG results.</w:t>
      </w:r>
    </w:p>
    <w:p w14:paraId="180818F3" w14:textId="203B3394" w:rsidR="00F01C9F" w:rsidRDefault="00F01C9F">
      <w:pPr>
        <w:pStyle w:val="CommentText"/>
      </w:pPr>
      <w:r>
        <w:t xml:space="preserve">We should also add another figure (Figure 1) with an example of the experimental procedure and the </w:t>
      </w:r>
      <w:proofErr w:type="spellStart"/>
      <w:r>
        <w:t>pirateplots</w:t>
      </w:r>
      <w:proofErr w:type="spellEnd"/>
      <w:r>
        <w:t xml:space="preserve"> with behavioral results (hit rates and RTs)</w:t>
      </w:r>
    </w:p>
  </w:comment>
  <w:comment w:id="247" w:author="Antonio Schettino" w:date="2018-07-16T11:04:00Z" w:initials="AS">
    <w:p w14:paraId="12338931" w14:textId="26B8EC0F" w:rsidR="00F01C9F" w:rsidRDefault="00F01C9F">
      <w:pPr>
        <w:pStyle w:val="CommentText"/>
      </w:pPr>
      <w:r>
        <w:rPr>
          <w:rStyle w:val="CommentReference"/>
        </w:rPr>
        <w:annotationRef/>
      </w:r>
      <w:r>
        <w:t>how to rename the conditions? This is incomprehensible…</w:t>
      </w:r>
    </w:p>
  </w:comment>
  <w:comment w:id="262" w:author="Antonio Schettino" w:date="2018-07-16T11:21:00Z" w:initials="AS">
    <w:p w14:paraId="46DA5E18" w14:textId="7F68FB45" w:rsidR="00F01C9F" w:rsidRDefault="00F01C9F">
      <w:pPr>
        <w:pStyle w:val="CommentText"/>
      </w:pPr>
      <w:r>
        <w:rPr>
          <w:rStyle w:val="CommentReference"/>
        </w:rPr>
        <w:annotationRef/>
      </w:r>
      <w:r>
        <w:t>REFERENCE:</w:t>
      </w:r>
    </w:p>
    <w:p w14:paraId="797C6FC0" w14:textId="6419145D" w:rsidR="00F01C9F" w:rsidRDefault="00F01C9F">
      <w:pPr>
        <w:pStyle w:val="CommentText"/>
      </w:pPr>
    </w:p>
    <w:p w14:paraId="312F3299" w14:textId="17127320" w:rsidR="00F01C9F" w:rsidRDefault="00F01C9F">
      <w:pPr>
        <w:pStyle w:val="CommentText"/>
      </w:pPr>
      <w:r w:rsidRPr="009D644F">
        <w:t>R Core Team. R: A Language and Environment for Statistical Computing. (R Foundation for Statistical Computing, 2017).</w:t>
      </w:r>
    </w:p>
  </w:comment>
  <w:comment w:id="265" w:author="Antonio Schettino" w:date="2018-07-16T11:21:00Z" w:initials="AS">
    <w:p w14:paraId="44EFEE3A" w14:textId="6941809C" w:rsidR="00F01C9F" w:rsidRDefault="00F01C9F">
      <w:pPr>
        <w:pStyle w:val="CommentText"/>
      </w:pPr>
      <w:r>
        <w:rPr>
          <w:rStyle w:val="CommentReference"/>
        </w:rPr>
        <w:annotationRef/>
      </w:r>
      <w:r>
        <w:t>REFERENCE:</w:t>
      </w:r>
    </w:p>
    <w:p w14:paraId="10EFDEB4" w14:textId="027DF845" w:rsidR="00F01C9F" w:rsidRDefault="00F01C9F">
      <w:pPr>
        <w:pStyle w:val="CommentText"/>
      </w:pPr>
    </w:p>
    <w:p w14:paraId="35AA1189" w14:textId="0ED9F364" w:rsidR="00F01C9F" w:rsidRDefault="00F01C9F">
      <w:pPr>
        <w:pStyle w:val="CommentText"/>
      </w:pPr>
      <w:proofErr w:type="spellStart"/>
      <w:r w:rsidRPr="009D644F">
        <w:t>RStudio</w:t>
      </w:r>
      <w:proofErr w:type="spellEnd"/>
      <w:r w:rsidRPr="009D644F">
        <w:t xml:space="preserve"> Team. </w:t>
      </w:r>
      <w:proofErr w:type="spellStart"/>
      <w:r w:rsidRPr="009D644F">
        <w:t>RStudio</w:t>
      </w:r>
      <w:proofErr w:type="spellEnd"/>
      <w:r w:rsidRPr="009D644F">
        <w:t>: Integrated Development for R. (</w:t>
      </w:r>
      <w:proofErr w:type="spellStart"/>
      <w:r w:rsidRPr="009D644F">
        <w:t>RStudio</w:t>
      </w:r>
      <w:proofErr w:type="spellEnd"/>
      <w:r w:rsidRPr="009D644F">
        <w:t>, Inc., 2015).</w:t>
      </w:r>
    </w:p>
  </w:comment>
  <w:comment w:id="270" w:author="Antonio Schettino" w:date="2018-07-16T11:22:00Z" w:initials="AS">
    <w:p w14:paraId="5E25CF39" w14:textId="7CDF645F" w:rsidR="00F01C9F" w:rsidRDefault="00F01C9F">
      <w:pPr>
        <w:pStyle w:val="CommentText"/>
      </w:pPr>
      <w:r>
        <w:rPr>
          <w:rStyle w:val="CommentReference"/>
        </w:rPr>
        <w:annotationRef/>
      </w:r>
      <w:r>
        <w:t>REFERENCE:</w:t>
      </w:r>
    </w:p>
    <w:p w14:paraId="211A8E05" w14:textId="73FB0D9E" w:rsidR="00F01C9F" w:rsidRDefault="00F01C9F">
      <w:pPr>
        <w:pStyle w:val="CommentText"/>
      </w:pPr>
    </w:p>
    <w:p w14:paraId="0146634F" w14:textId="70B1A251" w:rsidR="00F01C9F" w:rsidRDefault="00F01C9F">
      <w:pPr>
        <w:pStyle w:val="CommentText"/>
      </w:pPr>
      <w:r w:rsidRPr="009D644F">
        <w:t xml:space="preserve">Wickham, H. </w:t>
      </w:r>
      <w:proofErr w:type="spellStart"/>
      <w:r w:rsidRPr="009D644F">
        <w:t>tidyverse</w:t>
      </w:r>
      <w:proofErr w:type="spellEnd"/>
      <w:r w:rsidRPr="009D644F">
        <w:t>: Easily Install and Load the ‘</w:t>
      </w:r>
      <w:proofErr w:type="spellStart"/>
      <w:r w:rsidRPr="009D644F">
        <w:t>Tidyverse</w:t>
      </w:r>
      <w:proofErr w:type="spellEnd"/>
      <w:r w:rsidRPr="009D644F">
        <w:t>’. (2017)</w:t>
      </w:r>
    </w:p>
  </w:comment>
  <w:comment w:id="275" w:author="Antonio Schettino" w:date="2018-07-16T11:22:00Z" w:initials="AS">
    <w:p w14:paraId="31FB8DA2" w14:textId="3F3DB22D" w:rsidR="00F01C9F" w:rsidRDefault="00F01C9F">
      <w:pPr>
        <w:pStyle w:val="CommentText"/>
      </w:pPr>
      <w:r>
        <w:rPr>
          <w:rStyle w:val="CommentReference"/>
        </w:rPr>
        <w:annotationRef/>
      </w:r>
      <w:r>
        <w:t>REFERENCE:</w:t>
      </w:r>
    </w:p>
    <w:p w14:paraId="3CE93167" w14:textId="370D3BB2" w:rsidR="00F01C9F" w:rsidRDefault="00F01C9F">
      <w:pPr>
        <w:pStyle w:val="CommentText"/>
      </w:pPr>
    </w:p>
    <w:p w14:paraId="11B7FF06" w14:textId="5815A29A" w:rsidR="00F01C9F" w:rsidRDefault="00F01C9F">
      <w:pPr>
        <w:pStyle w:val="CommentText"/>
      </w:pPr>
      <w:r w:rsidRPr="009D644F">
        <w:t xml:space="preserve">Hope, R. M. </w:t>
      </w:r>
      <w:proofErr w:type="spellStart"/>
      <w:r w:rsidRPr="009D644F">
        <w:t>Rmisc</w:t>
      </w:r>
      <w:proofErr w:type="spellEnd"/>
      <w:r w:rsidRPr="009D644F">
        <w:t>: Ryan Miscellaneous. (2013).</w:t>
      </w:r>
    </w:p>
  </w:comment>
  <w:comment w:id="289" w:author="Antonio Schettino" w:date="2018-07-16T11:34:00Z" w:initials="AS">
    <w:p w14:paraId="223BA5F5" w14:textId="0E062173" w:rsidR="00F01C9F" w:rsidRDefault="00F01C9F">
      <w:pPr>
        <w:pStyle w:val="CommentText"/>
      </w:pPr>
      <w:r>
        <w:rPr>
          <w:rStyle w:val="CommentReference"/>
        </w:rPr>
        <w:annotationRef/>
      </w:r>
      <w:r>
        <w:t>REFERENCE:</w:t>
      </w:r>
    </w:p>
    <w:p w14:paraId="112F3C93" w14:textId="77777777" w:rsidR="00F01C9F" w:rsidRDefault="00F01C9F">
      <w:pPr>
        <w:pStyle w:val="CommentText"/>
      </w:pPr>
    </w:p>
    <w:p w14:paraId="71B07DE1" w14:textId="798F8005" w:rsidR="00F01C9F" w:rsidRDefault="00F01C9F">
      <w:pPr>
        <w:pStyle w:val="CommentText"/>
      </w:pPr>
      <w:r w:rsidRPr="00F728DD">
        <w:t xml:space="preserve">Phillips, N. </w:t>
      </w:r>
      <w:proofErr w:type="spellStart"/>
      <w:r w:rsidRPr="00F728DD">
        <w:t>yarrr</w:t>
      </w:r>
      <w:proofErr w:type="spellEnd"/>
      <w:r w:rsidRPr="00F728DD">
        <w:t>: A Companion to the e-Book ‘</w:t>
      </w:r>
      <w:proofErr w:type="spellStart"/>
      <w:proofErr w:type="gramStart"/>
      <w:r w:rsidRPr="00F728DD">
        <w:t>YaRrr</w:t>
      </w:r>
      <w:proofErr w:type="spellEnd"/>
      <w:r w:rsidRPr="00F728DD">
        <w:t>!:</w:t>
      </w:r>
      <w:proofErr w:type="gramEnd"/>
      <w:r w:rsidRPr="00F728DD">
        <w:t xml:space="preserve"> The Pirate’s Guide to R’. (2017).</w:t>
      </w:r>
    </w:p>
  </w:comment>
  <w:comment w:id="293" w:author="Antonio Schettino" w:date="2018-07-16T11:34:00Z" w:initials="AS">
    <w:p w14:paraId="102B35DE" w14:textId="77777777" w:rsidR="00F01C9F" w:rsidRDefault="00F01C9F">
      <w:pPr>
        <w:pStyle w:val="CommentText"/>
      </w:pPr>
      <w:r>
        <w:rPr>
          <w:rStyle w:val="CommentReference"/>
        </w:rPr>
        <w:annotationRef/>
      </w:r>
      <w:r>
        <w:t xml:space="preserve">REFERENCE: </w:t>
      </w:r>
    </w:p>
    <w:p w14:paraId="74461B6D" w14:textId="77777777" w:rsidR="00F01C9F" w:rsidRDefault="00F01C9F">
      <w:pPr>
        <w:pStyle w:val="CommentText"/>
      </w:pPr>
    </w:p>
    <w:p w14:paraId="557C99B0" w14:textId="1ED88A80" w:rsidR="00F01C9F" w:rsidRDefault="00F01C9F">
      <w:pPr>
        <w:pStyle w:val="CommentText"/>
      </w:pPr>
      <w:r w:rsidRPr="00345703">
        <w:t xml:space="preserve">Garnier, S. </w:t>
      </w:r>
      <w:proofErr w:type="spellStart"/>
      <w:r w:rsidRPr="00345703">
        <w:t>viridis</w:t>
      </w:r>
      <w:proofErr w:type="spellEnd"/>
      <w:r w:rsidRPr="00345703">
        <w:t>: Default Color Maps from ‘</w:t>
      </w:r>
      <w:proofErr w:type="spellStart"/>
      <w:r w:rsidRPr="00345703">
        <w:t>matplotlib</w:t>
      </w:r>
      <w:proofErr w:type="spellEnd"/>
      <w:r w:rsidRPr="00345703">
        <w:t>’. (2018).</w:t>
      </w:r>
    </w:p>
  </w:comment>
  <w:comment w:id="296" w:author="Antonio Schettino" w:date="2018-07-16T11:35:00Z" w:initials="AS">
    <w:p w14:paraId="289D063E" w14:textId="6DDB6267" w:rsidR="00F01C9F" w:rsidRDefault="00F01C9F">
      <w:pPr>
        <w:pStyle w:val="CommentText"/>
      </w:pPr>
      <w:r>
        <w:rPr>
          <w:rStyle w:val="CommentReference"/>
        </w:rPr>
        <w:annotationRef/>
      </w:r>
      <w:r>
        <w:t>REFERENCE:</w:t>
      </w:r>
    </w:p>
    <w:p w14:paraId="145B0BF2" w14:textId="5EE9A309" w:rsidR="00F01C9F" w:rsidRDefault="00F01C9F">
      <w:pPr>
        <w:pStyle w:val="CommentText"/>
      </w:pPr>
    </w:p>
    <w:p w14:paraId="44207DE4" w14:textId="6E7AB2FD" w:rsidR="00F01C9F" w:rsidRDefault="00F01C9F">
      <w:pPr>
        <w:pStyle w:val="CommentText"/>
      </w:pPr>
      <w:r w:rsidRPr="00BA5B39">
        <w:t xml:space="preserve">Craddock, M. </w:t>
      </w:r>
      <w:proofErr w:type="spellStart"/>
      <w:r w:rsidRPr="00BA5B39">
        <w:t>craddm</w:t>
      </w:r>
      <w:proofErr w:type="spellEnd"/>
      <w:r w:rsidRPr="00BA5B39">
        <w:t>/</w:t>
      </w:r>
      <w:proofErr w:type="spellStart"/>
      <w:r w:rsidRPr="00BA5B39">
        <w:t>eegUtils</w:t>
      </w:r>
      <w:proofErr w:type="spellEnd"/>
      <w:r w:rsidRPr="00BA5B39">
        <w:t xml:space="preserve">: </w:t>
      </w:r>
      <w:proofErr w:type="spellStart"/>
      <w:r w:rsidRPr="00BA5B39">
        <w:t>eegUtils</w:t>
      </w:r>
      <w:proofErr w:type="spellEnd"/>
      <w:r w:rsidRPr="00BA5B39">
        <w:t xml:space="preserve"> (Version v0.2.0). </w:t>
      </w:r>
      <w:proofErr w:type="spellStart"/>
      <w:r w:rsidRPr="00BA5B39">
        <w:t>Zenodo</w:t>
      </w:r>
      <w:proofErr w:type="spellEnd"/>
      <w:r w:rsidRPr="00BA5B39">
        <w:t>. (2018).</w:t>
      </w:r>
    </w:p>
  </w:comment>
  <w:comment w:id="305" w:author="Antonio Schettino" w:date="2018-07-16T11:35:00Z" w:initials="AS">
    <w:p w14:paraId="6230A9CD" w14:textId="77777777" w:rsidR="00F01C9F" w:rsidRDefault="00F01C9F">
      <w:pPr>
        <w:pStyle w:val="CommentText"/>
      </w:pPr>
      <w:r>
        <w:rPr>
          <w:rStyle w:val="CommentReference"/>
        </w:rPr>
        <w:annotationRef/>
      </w:r>
      <w:r>
        <w:t xml:space="preserve">REFERENCE: </w:t>
      </w:r>
    </w:p>
    <w:p w14:paraId="52EC4620" w14:textId="77777777" w:rsidR="00F01C9F" w:rsidRDefault="00F01C9F">
      <w:pPr>
        <w:pStyle w:val="CommentText"/>
      </w:pPr>
    </w:p>
    <w:p w14:paraId="6F57A160" w14:textId="532BD08B" w:rsidR="00F01C9F" w:rsidRDefault="00F01C9F">
      <w:pPr>
        <w:pStyle w:val="CommentText"/>
      </w:pPr>
      <w:r w:rsidRPr="00C4414F">
        <w:t xml:space="preserve">Rinker, T. &amp; </w:t>
      </w:r>
      <w:proofErr w:type="spellStart"/>
      <w:r w:rsidRPr="00C4414F">
        <w:t>Kurkiewicz</w:t>
      </w:r>
      <w:proofErr w:type="spellEnd"/>
      <w:r w:rsidRPr="00C4414F">
        <w:t xml:space="preserve">, D. </w:t>
      </w:r>
      <w:proofErr w:type="spellStart"/>
      <w:r w:rsidRPr="00C4414F">
        <w:t>pacman</w:t>
      </w:r>
      <w:proofErr w:type="spellEnd"/>
      <w:r w:rsidRPr="00C4414F">
        <w:t>: Package Management for R</w:t>
      </w:r>
    </w:p>
  </w:comment>
  <w:comment w:id="308" w:author="Antonio Schettino" w:date="2018-07-16T11:35:00Z" w:initials="AS">
    <w:p w14:paraId="6342EC9D" w14:textId="40B75111" w:rsidR="00F01C9F" w:rsidRDefault="00F01C9F">
      <w:pPr>
        <w:pStyle w:val="CommentText"/>
      </w:pPr>
      <w:r>
        <w:rPr>
          <w:rStyle w:val="CommentReference"/>
        </w:rPr>
        <w:annotationRef/>
      </w:r>
      <w:r>
        <w:t>REFERENCE:</w:t>
      </w:r>
    </w:p>
    <w:p w14:paraId="53ADD231" w14:textId="06B9A3C2" w:rsidR="00F01C9F" w:rsidRDefault="00F01C9F">
      <w:pPr>
        <w:pStyle w:val="CommentText"/>
      </w:pPr>
    </w:p>
    <w:p w14:paraId="1ACC0AAB" w14:textId="68A369E3" w:rsidR="00F01C9F" w:rsidRDefault="00F01C9F">
      <w:pPr>
        <w:pStyle w:val="CommentText"/>
      </w:pPr>
      <w:proofErr w:type="spellStart"/>
      <w:r w:rsidRPr="00C4414F">
        <w:t>Xie</w:t>
      </w:r>
      <w:proofErr w:type="spellEnd"/>
      <w:r w:rsidRPr="00C4414F">
        <w:t xml:space="preserve">, Y. </w:t>
      </w:r>
      <w:proofErr w:type="spellStart"/>
      <w:r w:rsidRPr="00C4414F">
        <w:t>knitr</w:t>
      </w:r>
      <w:proofErr w:type="spellEnd"/>
      <w:r w:rsidRPr="00C4414F">
        <w:t>: A General-Purpose Package for Dynamic Report Generation in R. (2018).</w:t>
      </w:r>
    </w:p>
  </w:comment>
  <w:comment w:id="352" w:author="Antonio Schettino" w:date="2018-07-16T10:06:00Z" w:initials="AS">
    <w:p w14:paraId="7E1EB229" w14:textId="678999DE" w:rsidR="00F01C9F" w:rsidRDefault="00F01C9F">
      <w:pPr>
        <w:pStyle w:val="CommentText"/>
      </w:pPr>
      <w:r>
        <w:rPr>
          <w:rStyle w:val="CommentReference"/>
        </w:rPr>
        <w:annotationRef/>
      </w:r>
      <w:r>
        <w:t xml:space="preserve">Anybody else we want to thank? Perhaps </w:t>
      </w:r>
      <w:proofErr w:type="spellStart"/>
      <w:r>
        <w:t>Ladislas</w:t>
      </w:r>
      <w:proofErr w:type="spellEnd"/>
      <w:r>
        <w:t xml:space="preserve"> and Paul for nice discussions related to the statistical analyses?</w:t>
      </w:r>
    </w:p>
  </w:comment>
  <w:comment w:id="378" w:author="Antonio Schettino" w:date="2018-07-16T10:12:00Z" w:initials="AS">
    <w:p w14:paraId="6F7A8B09" w14:textId="0005670B" w:rsidR="00F01C9F" w:rsidRDefault="00F01C9F">
      <w:pPr>
        <w:pStyle w:val="CommentText"/>
      </w:pPr>
      <w:r>
        <w:rPr>
          <w:rStyle w:val="CommentReference"/>
        </w:rPr>
        <w:annotationRef/>
      </w:r>
      <w:r>
        <w:t>We should as Soren if he agrees to posting his scripts online</w:t>
      </w:r>
    </w:p>
  </w:comment>
  <w:comment w:id="383" w:author="Antonio Schettino" w:date="2018-07-16T10:13:00Z" w:initials="AS">
    <w:p w14:paraId="6E733660" w14:textId="77777777" w:rsidR="00F01C9F" w:rsidRDefault="00F01C9F">
      <w:pPr>
        <w:pStyle w:val="CommentText"/>
      </w:pPr>
      <w:r>
        <w:rPr>
          <w:rStyle w:val="CommentReference"/>
        </w:rPr>
        <w:annotationRef/>
      </w:r>
      <w:r>
        <w:t>Update OSF project. We may use this as template:</w:t>
      </w:r>
    </w:p>
    <w:p w14:paraId="4F5DBB35" w14:textId="77777777" w:rsidR="00F01C9F" w:rsidRDefault="00F01C9F">
      <w:pPr>
        <w:pStyle w:val="CommentText"/>
      </w:pPr>
    </w:p>
    <w:p w14:paraId="6C68DD4B" w14:textId="01E91446" w:rsidR="00F01C9F" w:rsidRDefault="00F01C9F">
      <w:pPr>
        <w:pStyle w:val="CommentText"/>
      </w:pPr>
      <w:r w:rsidRPr="000A774E">
        <w:t>https://osf.io/9dc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E5F6D9" w15:done="0"/>
  <w15:commentEx w15:paraId="1800D1A6" w15:done="0"/>
  <w15:commentEx w15:paraId="3C9A7471" w15:done="0"/>
  <w15:commentEx w15:paraId="2000EFDE" w15:done="0"/>
  <w15:commentEx w15:paraId="7295571A" w15:done="0"/>
  <w15:commentEx w15:paraId="1AE6290A" w15:done="0"/>
  <w15:commentEx w15:paraId="7F46B32F" w15:done="0"/>
  <w15:commentEx w15:paraId="3ABA645C" w15:done="0"/>
  <w15:commentEx w15:paraId="74CFE663" w15:done="0"/>
  <w15:commentEx w15:paraId="180818F3" w15:done="0"/>
  <w15:commentEx w15:paraId="12338931" w15:done="0"/>
  <w15:commentEx w15:paraId="312F3299" w15:done="0"/>
  <w15:commentEx w15:paraId="35AA1189" w15:done="0"/>
  <w15:commentEx w15:paraId="0146634F" w15:done="0"/>
  <w15:commentEx w15:paraId="11B7FF06" w15:done="0"/>
  <w15:commentEx w15:paraId="71B07DE1" w15:done="0"/>
  <w15:commentEx w15:paraId="557C99B0" w15:done="0"/>
  <w15:commentEx w15:paraId="44207DE4" w15:done="0"/>
  <w15:commentEx w15:paraId="6F57A160" w15:done="0"/>
  <w15:commentEx w15:paraId="1ACC0AAB" w15:done="0"/>
  <w15:commentEx w15:paraId="7E1EB229" w15:done="0"/>
  <w15:commentEx w15:paraId="6F7A8B09" w15:done="0"/>
  <w15:commentEx w15:paraId="6C68DD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E5F6D9" w16cid:durableId="1EF72368"/>
  <w16cid:commentId w16cid:paraId="1800D1A6" w16cid:durableId="1EF71313"/>
  <w16cid:commentId w16cid:paraId="3C9A7471" w16cid:durableId="1EF70413"/>
  <w16cid:commentId w16cid:paraId="2000EFDE" w16cid:durableId="1EF70539"/>
  <w16cid:commentId w16cid:paraId="7295571A" w16cid:durableId="1EF70952"/>
  <w16cid:commentId w16cid:paraId="1AE6290A" w16cid:durableId="1EF70AE4"/>
  <w16cid:commentId w16cid:paraId="7F46B32F" w16cid:durableId="1EF707B4"/>
  <w16cid:commentId w16cid:paraId="3ABA645C" w16cid:durableId="1EF70EAA"/>
  <w16cid:commentId w16cid:paraId="74CFE663" w16cid:durableId="1EF725C7"/>
  <w16cid:commentId w16cid:paraId="180818F3" w16cid:durableId="1EF6F976"/>
  <w16cid:commentId w16cid:paraId="12338931" w16cid:durableId="1EF6FA33"/>
  <w16cid:commentId w16cid:paraId="312F3299" w16cid:durableId="1EF6FE3C"/>
  <w16cid:commentId w16cid:paraId="35AA1189" w16cid:durableId="1EF6FE4A"/>
  <w16cid:commentId w16cid:paraId="0146634F" w16cid:durableId="1EF6FE60"/>
  <w16cid:commentId w16cid:paraId="11B7FF06" w16cid:durableId="1EF6FE6F"/>
  <w16cid:commentId w16cid:paraId="71B07DE1" w16cid:durableId="1EF70153"/>
  <w16cid:commentId w16cid:paraId="557C99B0" w16cid:durableId="1EF70163"/>
  <w16cid:commentId w16cid:paraId="44207DE4" w16cid:durableId="1EF70172"/>
  <w16cid:commentId w16cid:paraId="6F57A160" w16cid:durableId="1EF70183"/>
  <w16cid:commentId w16cid:paraId="1ACC0AAB" w16cid:durableId="1EF70195"/>
  <w16cid:commentId w16cid:paraId="7E1EB229" w16cid:durableId="1EF6EC99"/>
  <w16cid:commentId w16cid:paraId="6F7A8B09" w16cid:durableId="1EF6EE22"/>
  <w16cid:commentId w16cid:paraId="6C68DD4B" w16cid:durableId="1EF6EE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F98C90" w14:textId="77777777" w:rsidR="002B1222" w:rsidRDefault="002B1222" w:rsidP="00AD5698">
      <w:pPr>
        <w:spacing w:after="0" w:line="240" w:lineRule="auto"/>
      </w:pPr>
      <w:r>
        <w:separator/>
      </w:r>
    </w:p>
  </w:endnote>
  <w:endnote w:type="continuationSeparator" w:id="0">
    <w:p w14:paraId="34308076" w14:textId="77777777" w:rsidR="002B1222" w:rsidRDefault="002B1222"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imesTen-Roman">
    <w:altName w:val="Times New Roman"/>
    <w:panose1 w:val="00000000000000000000"/>
    <w:charset w:val="00"/>
    <w:family w:val="roman"/>
    <w:notTrueType/>
    <w:pitch w:val="default"/>
  </w:font>
  <w:font w:name="Segoe UI Symbol">
    <w:panose1 w:val="020B0502040204020203"/>
    <w:charset w:val="00"/>
    <w:family w:val="swiss"/>
    <w:pitch w:val="variable"/>
    <w:sig w:usb0="8000006F" w:usb1="1200FBEF" w:usb2="0064C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FF50B" w14:textId="3338759C" w:rsidR="00F01C9F" w:rsidRDefault="00F01C9F" w:rsidP="0050297E">
    <w:pPr>
      <w:ind w:left="360"/>
      <w:jc w:val="both"/>
    </w:pPr>
    <w:ins w:id="404" w:author="Antonio Schettino" w:date="2018-07-16T09:42:00Z">
      <w:r w:rsidRPr="0057658E">
        <w:rPr>
          <w:rFonts w:ascii="Segoe UI Symbol" w:hAnsi="Segoe UI Symbol" w:cs="Segoe UI Symbol"/>
          <w:vertAlign w:val="superscript"/>
          <w:rPrChange w:id="405" w:author="Antonio Schettino" w:date="2018-07-16T09:42:00Z">
            <w:rPr>
              <w:rFonts w:ascii="Segoe UI Symbol" w:hAnsi="Segoe UI Symbol" w:cs="Segoe UI Symbol"/>
            </w:rPr>
          </w:rPrChange>
        </w:rPr>
        <w:t>☨</w:t>
      </w:r>
    </w:ins>
    <w:del w:id="406" w:author="Antonio Schettino" w:date="2018-07-16T09:42:00Z">
      <w:r w:rsidDel="0057658E">
        <w:delText>+</w:delText>
      </w:r>
    </w:del>
    <w:r>
      <w:t xml:space="preserve"> The first two authors equally contributed to the study.</w:t>
    </w:r>
  </w:p>
  <w:p w14:paraId="4B769C76" w14:textId="298ABCF6" w:rsidR="00F01C9F" w:rsidRDefault="00F01C9F"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405C6" w14:textId="77777777" w:rsidR="002B1222" w:rsidRDefault="002B1222" w:rsidP="00AD5698">
      <w:pPr>
        <w:spacing w:after="0" w:line="240" w:lineRule="auto"/>
      </w:pPr>
      <w:r>
        <w:separator/>
      </w:r>
    </w:p>
  </w:footnote>
  <w:footnote w:type="continuationSeparator" w:id="0">
    <w:p w14:paraId="29CB467F" w14:textId="77777777" w:rsidR="002B1222" w:rsidRDefault="002B1222"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FC9D4" w14:textId="59D2E979" w:rsidR="00F01C9F" w:rsidRDefault="00F01C9F">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004024">
          <w:rPr>
            <w:noProof/>
            <w:szCs w:val="24"/>
          </w:rPr>
          <w:t>23</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93D967" w14:textId="532432E7" w:rsidR="00F01C9F" w:rsidRDefault="00F01C9F"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28E"/>
    <w:rsid w:val="00044D29"/>
    <w:rsid w:val="00044E78"/>
    <w:rsid w:val="00045E5F"/>
    <w:rsid w:val="00046163"/>
    <w:rsid w:val="00046E8F"/>
    <w:rsid w:val="00050FEB"/>
    <w:rsid w:val="00051156"/>
    <w:rsid w:val="00051E06"/>
    <w:rsid w:val="00052023"/>
    <w:rsid w:val="00052EB0"/>
    <w:rsid w:val="00054E36"/>
    <w:rsid w:val="00055856"/>
    <w:rsid w:val="00056BAA"/>
    <w:rsid w:val="000575D7"/>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A774E"/>
    <w:rsid w:val="000B1B34"/>
    <w:rsid w:val="000B20DC"/>
    <w:rsid w:val="000B39A4"/>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106"/>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40A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735B"/>
    <w:rsid w:val="00137546"/>
    <w:rsid w:val="001402AD"/>
    <w:rsid w:val="00140B5A"/>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9D7"/>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5703"/>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0349"/>
    <w:rsid w:val="004316A4"/>
    <w:rsid w:val="00431DAB"/>
    <w:rsid w:val="00434591"/>
    <w:rsid w:val="0043559A"/>
    <w:rsid w:val="0043649E"/>
    <w:rsid w:val="004364A1"/>
    <w:rsid w:val="00437C28"/>
    <w:rsid w:val="0044078F"/>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51CB"/>
    <w:rsid w:val="0057658E"/>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77E55"/>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2B"/>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E1"/>
    <w:rsid w:val="007035FC"/>
    <w:rsid w:val="00703DB2"/>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644F"/>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39B9"/>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33A"/>
    <w:rsid w:val="00A82927"/>
    <w:rsid w:val="00A82B54"/>
    <w:rsid w:val="00A82E60"/>
    <w:rsid w:val="00A83029"/>
    <w:rsid w:val="00A8422C"/>
    <w:rsid w:val="00A8474A"/>
    <w:rsid w:val="00A866A6"/>
    <w:rsid w:val="00A87CCF"/>
    <w:rsid w:val="00A91667"/>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105"/>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CD9"/>
    <w:rsid w:val="00C36D72"/>
    <w:rsid w:val="00C3706F"/>
    <w:rsid w:val="00C373B4"/>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B7AAA"/>
    <w:rsid w:val="00CC0973"/>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4B"/>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AFF"/>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B170F"/>
    <w:rsid w:val="00EC44C8"/>
    <w:rsid w:val="00EC4518"/>
    <w:rsid w:val="00EC47D6"/>
    <w:rsid w:val="00EC55FB"/>
    <w:rsid w:val="00EC59E6"/>
    <w:rsid w:val="00EC672C"/>
    <w:rsid w:val="00ED0B89"/>
    <w:rsid w:val="00ED1620"/>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1C9F"/>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5FBF"/>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styleId="UnresolvedMention">
    <w:name w:val="Unresolved Mention"/>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80DE33-459D-41C3-9AC7-36563676F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6</TotalTime>
  <Pages>25</Pages>
  <Words>10432</Words>
  <Characters>59469</Characters>
  <Application>Microsoft Office Word</Application>
  <DocSecurity>0</DocSecurity>
  <Lines>495</Lines>
  <Paragraphs>1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9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Antonio Schettino</cp:lastModifiedBy>
  <cp:revision>94</cp:revision>
  <cp:lastPrinted>2017-06-14T15:36:00Z</cp:lastPrinted>
  <dcterms:created xsi:type="dcterms:W3CDTF">2018-03-19T10:13:00Z</dcterms:created>
  <dcterms:modified xsi:type="dcterms:W3CDTF">2018-07-16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